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9889F4" w14:textId="77777777" w:rsidR="0041257C" w:rsidRDefault="0041257C" w:rsidP="0041257C">
      <w:pPr>
        <w:spacing w:after="0" w:line="360" w:lineRule="auto"/>
        <w:rPr>
          <w:b/>
        </w:rPr>
      </w:pPr>
      <w:bookmarkStart w:id="0" w:name="_GoBack"/>
      <w:bookmarkEnd w:id="0"/>
      <w:r w:rsidRPr="009C7767">
        <w:rPr>
          <w:b/>
        </w:rPr>
        <w:t xml:space="preserve">Addressing disparities in oral disease in </w:t>
      </w:r>
      <w:r>
        <w:rPr>
          <w:b/>
        </w:rPr>
        <w:t>Aboriginal</w:t>
      </w:r>
      <w:r w:rsidRPr="009C7767">
        <w:rPr>
          <w:b/>
        </w:rPr>
        <w:t xml:space="preserve"> people in Victoria: where to focus preventive programs</w:t>
      </w:r>
    </w:p>
    <w:p w14:paraId="74F124B0" w14:textId="77777777" w:rsidR="0041257C" w:rsidRPr="009C7767" w:rsidRDefault="0041257C" w:rsidP="0041257C">
      <w:pPr>
        <w:spacing w:after="0" w:line="360" w:lineRule="auto"/>
        <w:rPr>
          <w:b/>
        </w:rPr>
      </w:pPr>
    </w:p>
    <w:p w14:paraId="621965FA" w14:textId="77777777" w:rsidR="0041257C" w:rsidRPr="00AE3EC6" w:rsidRDefault="0041257C" w:rsidP="0041257C">
      <w:pPr>
        <w:spacing w:after="0" w:line="360" w:lineRule="auto"/>
        <w:rPr>
          <w:b/>
        </w:rPr>
      </w:pPr>
      <w:r>
        <w:rPr>
          <w:b/>
        </w:rPr>
        <w:t>Authors</w:t>
      </w:r>
    </w:p>
    <w:p w14:paraId="036A1359" w14:textId="77777777" w:rsidR="0041257C" w:rsidRPr="00AE3EC6" w:rsidRDefault="0041257C" w:rsidP="0041257C">
      <w:pPr>
        <w:spacing w:after="0" w:line="360" w:lineRule="auto"/>
      </w:pPr>
      <w:r w:rsidRPr="00AE3EC6">
        <w:t>Jacqueline M. Martin-Kerry</w:t>
      </w:r>
      <w:r>
        <w:t>*, PhD BAppSci(Hons)</w:t>
      </w:r>
    </w:p>
    <w:p w14:paraId="1774E38C" w14:textId="77777777" w:rsidR="0041257C" w:rsidRPr="00AE3EC6" w:rsidRDefault="0041257C" w:rsidP="0041257C">
      <w:pPr>
        <w:spacing w:after="0" w:line="360" w:lineRule="auto"/>
      </w:pPr>
      <w:r w:rsidRPr="00AE3EC6">
        <w:t>Research Fellow, Department of Health Sciences, University of York, Heslington, York</w:t>
      </w:r>
      <w:r>
        <w:t>, YO</w:t>
      </w:r>
      <w:r w:rsidRPr="00AE3EC6">
        <w:t>10 5DD</w:t>
      </w:r>
    </w:p>
    <w:p w14:paraId="7A4A3DC2" w14:textId="77777777" w:rsidR="0041257C" w:rsidRDefault="0041257C" w:rsidP="0041257C">
      <w:pPr>
        <w:spacing w:after="0" w:line="360" w:lineRule="auto"/>
      </w:pPr>
    </w:p>
    <w:p w14:paraId="0D303BC2" w14:textId="77777777" w:rsidR="0041257C" w:rsidRPr="00AE3EC6" w:rsidRDefault="0041257C" w:rsidP="0041257C">
      <w:pPr>
        <w:spacing w:after="0" w:line="360" w:lineRule="auto"/>
      </w:pPr>
      <w:r>
        <w:t>Martin Whelan, BDSc</w:t>
      </w:r>
    </w:p>
    <w:p w14:paraId="0E7133C2" w14:textId="77777777" w:rsidR="0041257C" w:rsidRPr="00AE3EC6" w:rsidRDefault="0041257C" w:rsidP="0041257C">
      <w:pPr>
        <w:spacing w:after="0" w:line="360" w:lineRule="auto"/>
      </w:pPr>
      <w:r w:rsidRPr="00AE3EC6">
        <w:t xml:space="preserve">Clinical Data Analyst, Dental Health Services Victoria, </w:t>
      </w:r>
      <w:smartTag w:uri="urn:schemas-microsoft-com:office:smarttags" w:element="address">
        <w:smartTag w:uri="urn:schemas-microsoft-com:office:smarttags" w:element="Street">
          <w:r w:rsidRPr="00AE3EC6">
            <w:t>720 Swanston Street</w:t>
          </w:r>
        </w:smartTag>
        <w:r w:rsidRPr="00AE3EC6">
          <w:t xml:space="preserve">, </w:t>
        </w:r>
        <w:smartTag w:uri="urn:schemas-microsoft-com:office:smarttags" w:element="City">
          <w:r w:rsidRPr="00AE3EC6">
            <w:t>Carlton</w:t>
          </w:r>
        </w:smartTag>
      </w:smartTag>
      <w:r w:rsidRPr="00AE3EC6">
        <w:t xml:space="preserve"> 3053 </w:t>
      </w:r>
      <w:smartTag w:uri="urn:schemas-microsoft-com:office:smarttags" w:element="place">
        <w:smartTag w:uri="urn:schemas-microsoft-com:office:smarttags" w:element="country-region">
          <w:r w:rsidRPr="00AE3EC6">
            <w:t>AUSTRALIA</w:t>
          </w:r>
        </w:smartTag>
      </w:smartTag>
    </w:p>
    <w:p w14:paraId="27DB4862" w14:textId="77777777" w:rsidR="0041257C" w:rsidRDefault="0041257C" w:rsidP="0041257C">
      <w:pPr>
        <w:spacing w:after="0" w:line="360" w:lineRule="auto"/>
      </w:pPr>
    </w:p>
    <w:p w14:paraId="2274A634" w14:textId="77777777" w:rsidR="0041257C" w:rsidRPr="00AE3EC6" w:rsidRDefault="0041257C" w:rsidP="0041257C">
      <w:pPr>
        <w:spacing w:after="0" w:line="360" w:lineRule="auto"/>
      </w:pPr>
      <w:r>
        <w:t xml:space="preserve">John Rogers, </w:t>
      </w:r>
      <w:r w:rsidRPr="005F6ED3">
        <w:t>BDS MPH PhD</w:t>
      </w:r>
    </w:p>
    <w:p w14:paraId="7018E11E" w14:textId="77777777" w:rsidR="0041257C" w:rsidRPr="009C7767" w:rsidRDefault="0041257C" w:rsidP="0041257C">
      <w:pPr>
        <w:spacing w:after="0" w:line="360" w:lineRule="auto"/>
      </w:pPr>
      <w:r w:rsidRPr="009C7767">
        <w:t>Principal P</w:t>
      </w:r>
      <w:r>
        <w:t xml:space="preserve">opulation Oral Health Advisor, </w:t>
      </w:r>
      <w:r w:rsidRPr="009C7767">
        <w:t>Manager Oral Health Promotion</w:t>
      </w:r>
      <w:r>
        <w:t xml:space="preserve">, </w:t>
      </w:r>
      <w:r w:rsidRPr="009C7767">
        <w:t>Screening &amp; Preventive Health Programs</w:t>
      </w:r>
      <w:r>
        <w:t xml:space="preserve">, </w:t>
      </w:r>
      <w:r w:rsidRPr="009C7767">
        <w:t>Department of Health &amp; Human Services</w:t>
      </w:r>
      <w:r>
        <w:t xml:space="preserve">, </w:t>
      </w:r>
      <w:r w:rsidRPr="009C7767">
        <w:t xml:space="preserve">50 Lonsdale </w:t>
      </w:r>
      <w:r>
        <w:t>Street, Melbourne Victoria 3000</w:t>
      </w:r>
    </w:p>
    <w:p w14:paraId="05814000" w14:textId="77777777" w:rsidR="0041257C" w:rsidRDefault="0041257C" w:rsidP="0041257C">
      <w:pPr>
        <w:spacing w:after="0" w:line="360" w:lineRule="auto"/>
      </w:pPr>
    </w:p>
    <w:p w14:paraId="4A80FC78" w14:textId="77777777" w:rsidR="0041257C" w:rsidRPr="009C7767" w:rsidRDefault="0041257C" w:rsidP="0041257C">
      <w:pPr>
        <w:spacing w:after="0" w:line="360" w:lineRule="auto"/>
      </w:pPr>
      <w:r w:rsidRPr="009C7767">
        <w:t>Anil Raichur</w:t>
      </w:r>
      <w:r>
        <w:t>, BDS, MPH</w:t>
      </w:r>
    </w:p>
    <w:p w14:paraId="51625179" w14:textId="77777777" w:rsidR="0041257C" w:rsidRPr="00012153" w:rsidRDefault="0041257C" w:rsidP="0041257C">
      <w:pPr>
        <w:spacing w:after="0" w:line="360" w:lineRule="auto"/>
      </w:pPr>
      <w:r w:rsidRPr="00012153">
        <w:t>Senior Policy Officer, Oral Health Promotion, Screening &amp; Preventive Health Programs, Department of Health &amp; Human Services, 50 Lonsdale Street, Melbourne Victoria 3000</w:t>
      </w:r>
    </w:p>
    <w:p w14:paraId="43DC6C8B" w14:textId="77777777" w:rsidR="0041257C" w:rsidRPr="00AE3EC6" w:rsidRDefault="0041257C" w:rsidP="0041257C">
      <w:pPr>
        <w:spacing w:after="0" w:line="360" w:lineRule="auto"/>
      </w:pPr>
    </w:p>
    <w:p w14:paraId="7A3CE550" w14:textId="77777777" w:rsidR="0041257C" w:rsidRPr="00AE3EC6" w:rsidRDefault="0041257C" w:rsidP="0041257C">
      <w:pPr>
        <w:spacing w:after="0" w:line="360" w:lineRule="auto"/>
      </w:pPr>
      <w:r w:rsidRPr="00AE3EC6">
        <w:t>Deborah Cole</w:t>
      </w:r>
      <w:r>
        <w:t xml:space="preserve">, </w:t>
      </w:r>
      <w:r w:rsidRPr="006214D1">
        <w:t>BDSc, GradDipHealthAdmin, MBA, GradCertLead&amp;CathCulture, FAICD, FAIM</w:t>
      </w:r>
    </w:p>
    <w:p w14:paraId="0D361F95" w14:textId="77777777" w:rsidR="0041257C" w:rsidRPr="00AE3EC6" w:rsidRDefault="0041257C" w:rsidP="0041257C">
      <w:pPr>
        <w:spacing w:after="0" w:line="360" w:lineRule="auto"/>
      </w:pPr>
      <w:r w:rsidRPr="00AE3EC6">
        <w:t xml:space="preserve">Chief Executive Officer, Dental Health Services Victoria, </w:t>
      </w:r>
      <w:smartTag w:uri="urn:schemas-microsoft-com:office:smarttags" w:element="address">
        <w:smartTag w:uri="urn:schemas-microsoft-com:office:smarttags" w:element="Street">
          <w:r w:rsidRPr="00AE3EC6">
            <w:t>720 Swanston Street</w:t>
          </w:r>
        </w:smartTag>
        <w:r w:rsidRPr="00AE3EC6">
          <w:t xml:space="preserve">, </w:t>
        </w:r>
        <w:smartTag w:uri="urn:schemas-microsoft-com:office:smarttags" w:element="City">
          <w:r w:rsidRPr="00AE3EC6">
            <w:t>Carlton</w:t>
          </w:r>
        </w:smartTag>
      </w:smartTag>
      <w:r w:rsidRPr="00AE3EC6">
        <w:t xml:space="preserve"> 3053 </w:t>
      </w:r>
      <w:smartTag w:uri="urn:schemas-microsoft-com:office:smarttags" w:element="place">
        <w:smartTag w:uri="urn:schemas-microsoft-com:office:smarttags" w:element="country-region">
          <w:r w:rsidRPr="00AE3EC6">
            <w:t>AUSTRALIA</w:t>
          </w:r>
        </w:smartTag>
      </w:smartTag>
    </w:p>
    <w:p w14:paraId="706651CC" w14:textId="77777777" w:rsidR="0041257C" w:rsidRDefault="0041257C" w:rsidP="0041257C">
      <w:pPr>
        <w:spacing w:after="0" w:line="360" w:lineRule="auto"/>
        <w:rPr>
          <w:b/>
        </w:rPr>
      </w:pPr>
    </w:p>
    <w:p w14:paraId="205CE191" w14:textId="77777777" w:rsidR="0041257C" w:rsidRPr="00AE3EC6" w:rsidRDefault="0041257C" w:rsidP="0041257C">
      <w:pPr>
        <w:spacing w:after="0" w:line="360" w:lineRule="auto"/>
      </w:pPr>
      <w:r w:rsidRPr="00AE3EC6">
        <w:t>Andrea M. de Silva</w:t>
      </w:r>
      <w:r>
        <w:t xml:space="preserve">, </w:t>
      </w:r>
      <w:r w:rsidRPr="00F379D3">
        <w:t>PhD, MHN, BSc</w:t>
      </w:r>
    </w:p>
    <w:p w14:paraId="2646453A" w14:textId="77777777" w:rsidR="0041257C" w:rsidRPr="005F6ED3" w:rsidRDefault="0041257C" w:rsidP="0041257C">
      <w:pPr>
        <w:spacing w:after="0" w:line="360" w:lineRule="auto"/>
      </w:pPr>
      <w:r w:rsidRPr="005F6ED3">
        <w:t>Director, Research Innovation</w:t>
      </w:r>
      <w:r>
        <w:t>, Worksafe Victoria, 44 Malop Street, Geelong, Vic 3220</w:t>
      </w:r>
    </w:p>
    <w:p w14:paraId="70DA9BD5" w14:textId="77777777" w:rsidR="0041257C" w:rsidRDefault="0041257C" w:rsidP="0041257C">
      <w:pPr>
        <w:spacing w:after="0" w:line="360" w:lineRule="auto"/>
      </w:pPr>
      <w:r w:rsidRPr="005F6ED3">
        <w:t>Adjunct Professor, School of Public Health and Preventive Medicine, Monash University</w:t>
      </w:r>
    </w:p>
    <w:p w14:paraId="0D992B73" w14:textId="77777777" w:rsidR="0041257C" w:rsidRDefault="0041257C" w:rsidP="0041257C">
      <w:pPr>
        <w:spacing w:after="0" w:line="360" w:lineRule="auto"/>
      </w:pPr>
    </w:p>
    <w:p w14:paraId="48249200" w14:textId="77777777" w:rsidR="0041257C" w:rsidRPr="00AE3EC6" w:rsidRDefault="0041257C" w:rsidP="0041257C">
      <w:pPr>
        <w:spacing w:after="0" w:line="360" w:lineRule="auto"/>
      </w:pPr>
      <w:r w:rsidRPr="00AE3EC6">
        <w:t xml:space="preserve">* Corresponding author </w:t>
      </w:r>
    </w:p>
    <w:p w14:paraId="3E01DED2" w14:textId="77777777" w:rsidR="0041257C" w:rsidRDefault="0041257C" w:rsidP="0041257C"/>
    <w:p w14:paraId="68CDE971" w14:textId="77777777" w:rsidR="0041257C" w:rsidRDefault="0041257C" w:rsidP="0041257C">
      <w:pPr>
        <w:rPr>
          <w:b/>
        </w:rPr>
      </w:pPr>
      <w:r w:rsidRPr="00752498">
        <w:rPr>
          <w:b/>
        </w:rPr>
        <w:t>Conflicts of interest</w:t>
      </w:r>
    </w:p>
    <w:p w14:paraId="3E817502" w14:textId="77777777" w:rsidR="0041257C" w:rsidRDefault="0041257C" w:rsidP="0041257C">
      <w:r w:rsidRPr="00752498">
        <w:t>The authors declare no conflicts of interest.</w:t>
      </w:r>
    </w:p>
    <w:p w14:paraId="0772A938" w14:textId="77777777" w:rsidR="0041257C" w:rsidRDefault="0041257C" w:rsidP="0041257C"/>
    <w:p w14:paraId="54D27480" w14:textId="77777777" w:rsidR="0041257C" w:rsidRPr="00F379D3" w:rsidRDefault="0041257C" w:rsidP="0041257C">
      <w:pPr>
        <w:rPr>
          <w:b/>
        </w:rPr>
      </w:pPr>
      <w:r w:rsidRPr="00F379D3">
        <w:rPr>
          <w:b/>
        </w:rPr>
        <w:t>Acknowledgments</w:t>
      </w:r>
    </w:p>
    <w:p w14:paraId="55B3D9A2" w14:textId="37E21F18" w:rsidR="0041257C" w:rsidRPr="0041257C" w:rsidRDefault="0041257C" w:rsidP="0041257C">
      <w:pPr>
        <w:spacing w:after="0" w:line="360" w:lineRule="auto"/>
      </w:pPr>
      <w:r>
        <w:t>The Victorian Department of Health and Human Services provided funding for DHSV to undertake this project. We acknowledge the assistance of Jacqui Cooper, who undertook a student placement with DHSV, for reviewing the literature that formed the introduction of this paper.</w:t>
      </w:r>
      <w:r>
        <w:rPr>
          <w:b/>
        </w:rPr>
        <w:br w:type="page"/>
      </w:r>
    </w:p>
    <w:p w14:paraId="4B260305" w14:textId="7D58E0C5" w:rsidR="00CF63FD" w:rsidRPr="00AE3EC6" w:rsidRDefault="00D25DD0" w:rsidP="00C56EDA">
      <w:pPr>
        <w:spacing w:after="0" w:line="480" w:lineRule="auto"/>
        <w:rPr>
          <w:b/>
        </w:rPr>
      </w:pPr>
      <w:r>
        <w:rPr>
          <w:b/>
        </w:rPr>
        <w:lastRenderedPageBreak/>
        <w:t>Abstract</w:t>
      </w:r>
    </w:p>
    <w:p w14:paraId="0C4EC723" w14:textId="5A5B11A4" w:rsidR="00CF63FD" w:rsidRPr="00AE3EC6" w:rsidRDefault="00D25DD0" w:rsidP="00C56EDA">
      <w:pPr>
        <w:pStyle w:val="ListParagraph"/>
        <w:spacing w:after="0" w:line="480" w:lineRule="auto"/>
        <w:ind w:left="0"/>
      </w:pPr>
      <w:r>
        <w:rPr>
          <w:b/>
        </w:rPr>
        <w:t xml:space="preserve">Objectives </w:t>
      </w:r>
      <w:r w:rsidR="00CF63FD" w:rsidRPr="00AE3EC6">
        <w:t xml:space="preserve">To </w:t>
      </w:r>
      <w:r w:rsidR="00CF63FD">
        <w:t>determine</w:t>
      </w:r>
      <w:r w:rsidR="00CF63FD" w:rsidRPr="00AE3EC6">
        <w:t xml:space="preserve"> where Aboriginal people </w:t>
      </w:r>
      <w:r w:rsidR="00CF63FD">
        <w:t xml:space="preserve">living in Victoria </w:t>
      </w:r>
      <w:r w:rsidR="00CF63FD" w:rsidRPr="00AE3EC6">
        <w:t>attend public oral health services</w:t>
      </w:r>
      <w:r w:rsidR="00CF63FD">
        <w:t>;</w:t>
      </w:r>
      <w:r w:rsidR="00CF63FD" w:rsidRPr="00AE3EC6">
        <w:t xml:space="preserve"> whether they access Aboriginal-specific or mainstream public oral health services</w:t>
      </w:r>
      <w:r w:rsidR="00CF63FD">
        <w:t>;</w:t>
      </w:r>
      <w:r w:rsidR="00CF63FD" w:rsidRPr="00AE3EC6">
        <w:t xml:space="preserve"> and the gap between </w:t>
      </w:r>
      <w:r w:rsidR="00321257">
        <w:t xml:space="preserve">dental </w:t>
      </w:r>
      <w:r w:rsidR="00CF63FD" w:rsidRPr="00AE3EC6">
        <w:t xml:space="preserve">caries </w:t>
      </w:r>
      <w:r w:rsidR="00012153">
        <w:t xml:space="preserve">(tooth decay) </w:t>
      </w:r>
      <w:r w:rsidR="00CF63FD" w:rsidRPr="00AE3EC6">
        <w:t>experience in Aboriginal and non-Aboriginal people.</w:t>
      </w:r>
    </w:p>
    <w:p w14:paraId="453A47E8" w14:textId="41CA00A9" w:rsidR="00CF63FD" w:rsidRPr="00AE3EC6" w:rsidRDefault="00D25DD0" w:rsidP="00C56EDA">
      <w:pPr>
        <w:spacing w:after="0" w:line="480" w:lineRule="auto"/>
      </w:pPr>
      <w:r>
        <w:rPr>
          <w:b/>
        </w:rPr>
        <w:t>Methods</w:t>
      </w:r>
      <w:r w:rsidR="00CF63FD" w:rsidRPr="00AE3EC6">
        <w:t xml:space="preserve"> </w:t>
      </w:r>
      <w:r w:rsidR="00CF63FD">
        <w:t xml:space="preserve">The overall method included a retrospective analysis of routinely collected clinical data for Aboriginal patients attending Victorian public oral health clinics and the distribution of Aboriginal population across Victoria. </w:t>
      </w:r>
      <w:r w:rsidR="00CF63FD" w:rsidRPr="00AE3EC6">
        <w:t>Data w</w:t>
      </w:r>
      <w:r w:rsidR="00CF63FD">
        <w:t>ere</w:t>
      </w:r>
      <w:r w:rsidR="00CF63FD" w:rsidRPr="00AE3EC6">
        <w:t xml:space="preserve"> extracted from two databases: Titanium, the electronic data system used by Victorian public dental clinics; and the portal within the Australian Bureau of Statistics.</w:t>
      </w:r>
    </w:p>
    <w:p w14:paraId="67E55FFA" w14:textId="663031F3" w:rsidR="00CF63FD" w:rsidRPr="00AE3EC6" w:rsidRDefault="00D25DD0" w:rsidP="00C56EDA">
      <w:pPr>
        <w:spacing w:after="0" w:line="480" w:lineRule="auto"/>
      </w:pPr>
      <w:r>
        <w:rPr>
          <w:b/>
        </w:rPr>
        <w:t>Results</w:t>
      </w:r>
      <w:r w:rsidR="00CF63FD" w:rsidRPr="00AE3EC6">
        <w:t xml:space="preserve"> </w:t>
      </w:r>
      <w:r w:rsidR="00CF63FD">
        <w:t xml:space="preserve">Approximately </w:t>
      </w:r>
      <w:r w:rsidR="007D0872">
        <w:t>27%</w:t>
      </w:r>
      <w:r w:rsidR="00CF63FD" w:rsidRPr="00AE3EC6">
        <w:t xml:space="preserve"> of Aboriginal people attended public oral </w:t>
      </w:r>
      <w:r w:rsidR="009262E7" w:rsidRPr="00AE3EC6">
        <w:t>health</w:t>
      </w:r>
      <w:r w:rsidR="009262E7">
        <w:t xml:space="preserve"> </w:t>
      </w:r>
      <w:r w:rsidR="00CF63FD" w:rsidRPr="00AE3EC6">
        <w:t xml:space="preserve">services </w:t>
      </w:r>
      <w:r w:rsidR="00CF63FD">
        <w:t xml:space="preserve">in Victoria </w:t>
      </w:r>
      <w:r w:rsidR="00C91F05">
        <w:t>across a two-</w:t>
      </w:r>
      <w:r w:rsidR="00CF63FD" w:rsidRPr="00AE3EC6">
        <w:t xml:space="preserve">year period, with </w:t>
      </w:r>
      <w:r w:rsidR="009262E7">
        <w:t xml:space="preserve">only </w:t>
      </w:r>
      <w:r w:rsidR="00EA74DF">
        <w:t>around</w:t>
      </w:r>
      <w:r w:rsidR="009262E7">
        <w:t xml:space="preserve"> one in five of those </w:t>
      </w:r>
      <w:r w:rsidR="00321257">
        <w:t>accessing care at</w:t>
      </w:r>
      <w:r w:rsidR="00CF63FD" w:rsidRPr="00AE3EC6">
        <w:t xml:space="preserve"> Aboriginal-specific clinics.</w:t>
      </w:r>
      <w:r w:rsidR="00CF63FD">
        <w:t xml:space="preserve"> </w:t>
      </w:r>
      <w:r w:rsidR="005D04C4">
        <w:t>In</w:t>
      </w:r>
      <w:r w:rsidR="009262E7">
        <w:t xml:space="preserve"> relation to dental disease, in</w:t>
      </w:r>
      <w:r w:rsidR="005D04C4">
        <w:t xml:space="preserve"> regional areas of Victoria</w:t>
      </w:r>
      <w:r w:rsidR="009262E7">
        <w:t xml:space="preserve"> </w:t>
      </w:r>
      <w:r w:rsidR="005D04C4">
        <w:t>s</w:t>
      </w:r>
      <w:r w:rsidR="001C7D02">
        <w:t>ix-</w:t>
      </w:r>
      <w:r w:rsidR="00FB3215">
        <w:t xml:space="preserve">year old </w:t>
      </w:r>
      <w:r w:rsidR="00CF63FD">
        <w:t xml:space="preserve">Aboriginal </w:t>
      </w:r>
      <w:r w:rsidR="009262E7">
        <w:t xml:space="preserve">children </w:t>
      </w:r>
      <w:r w:rsidR="00CF63FD">
        <w:t>had</w:t>
      </w:r>
      <w:r w:rsidR="008D6757">
        <w:t xml:space="preserve"> significantly</w:t>
      </w:r>
      <w:r w:rsidR="00CF63FD">
        <w:t xml:space="preserve"> higher levels of </w:t>
      </w:r>
      <w:r w:rsidR="00321257">
        <w:t xml:space="preserve">dental </w:t>
      </w:r>
      <w:r w:rsidR="00CF63FD">
        <w:t xml:space="preserve">caries than </w:t>
      </w:r>
      <w:r w:rsidR="001C7D02">
        <w:t>six-</w:t>
      </w:r>
      <w:r w:rsidR="00FB3215">
        <w:t xml:space="preserve">year old </w:t>
      </w:r>
      <w:r w:rsidR="00CF63FD">
        <w:t>non-Aboriginal children.</w:t>
      </w:r>
      <w:r w:rsidR="009E7C35">
        <w:t xml:space="preserve"> There was not a significant difference in other age groups.</w:t>
      </w:r>
    </w:p>
    <w:p w14:paraId="4322828E" w14:textId="4F4EF010" w:rsidR="00CF63FD" w:rsidRPr="00AE3EC6" w:rsidRDefault="00D25DD0" w:rsidP="00C56EDA">
      <w:pPr>
        <w:spacing w:after="0" w:line="480" w:lineRule="auto"/>
      </w:pPr>
      <w:r>
        <w:rPr>
          <w:b/>
        </w:rPr>
        <w:t>Conclusions</w:t>
      </w:r>
      <w:r w:rsidR="00CF63FD" w:rsidRPr="00AE3EC6">
        <w:t xml:space="preserve"> </w:t>
      </w:r>
      <w:r w:rsidR="001C6D7D">
        <w:t xml:space="preserve">This study is the first to report </w:t>
      </w:r>
      <w:r w:rsidR="009262E7">
        <w:t xml:space="preserve">important information </w:t>
      </w:r>
      <w:r w:rsidR="00CF63FD" w:rsidRPr="00AE3EC6">
        <w:t xml:space="preserve">about where </w:t>
      </w:r>
      <w:r w:rsidR="001C6D7D">
        <w:t xml:space="preserve">Aboriginal people </w:t>
      </w:r>
      <w:r w:rsidR="00CF63FD" w:rsidRPr="00AE3EC6">
        <w:t>access oral health care in the public sector</w:t>
      </w:r>
      <w:r w:rsidR="001C6D7D">
        <w:t xml:space="preserve"> and the disparity in disease between Aboriginal and non-Aboriginal users of the </w:t>
      </w:r>
      <w:r w:rsidR="00970243">
        <w:t xml:space="preserve">public oral healthcare system. </w:t>
      </w:r>
      <w:r w:rsidR="001608F8">
        <w:t>It highlights that Aboriginal people largely access mainstream public oral health care clinics in Victoria and shows the levels of dental caries in Aboriginal and non-Aboriginal people living in Victoria. T</w:t>
      </w:r>
      <w:r w:rsidR="001C6D7D">
        <w:t>hese findings highlight how</w:t>
      </w:r>
      <w:r w:rsidR="00C513FD">
        <w:t xml:space="preserve"> important it is for culturally-</w:t>
      </w:r>
      <w:r w:rsidR="001C6D7D">
        <w:t>appropriate services and prevention programs to be provided across the entire public oral healthcare system.</w:t>
      </w:r>
      <w:r w:rsidR="001608F8" w:rsidRPr="001608F8">
        <w:t xml:space="preserve"> </w:t>
      </w:r>
      <w:r w:rsidR="001608F8">
        <w:t xml:space="preserve">This information will be used to guide development of policy and </w:t>
      </w:r>
      <w:r w:rsidR="001608F8" w:rsidRPr="00AE3EC6">
        <w:t xml:space="preserve">models of care in Victoria </w:t>
      </w:r>
      <w:r w:rsidR="001608F8">
        <w:t xml:space="preserve">aimed at </w:t>
      </w:r>
      <w:r w:rsidR="001608F8" w:rsidRPr="00AE3EC6">
        <w:t>impro</w:t>
      </w:r>
      <w:r w:rsidR="001608F8">
        <w:t>ving the oral health of Aboriginal people living in Victoria</w:t>
      </w:r>
      <w:r w:rsidR="001608F8" w:rsidRPr="00AE3EC6">
        <w:t>.</w:t>
      </w:r>
    </w:p>
    <w:p w14:paraId="1DF74878" w14:textId="77777777" w:rsidR="00CF63FD" w:rsidRPr="00AE3EC6" w:rsidRDefault="00CF63FD" w:rsidP="00C56EDA">
      <w:pPr>
        <w:spacing w:after="0" w:line="480" w:lineRule="auto"/>
      </w:pPr>
    </w:p>
    <w:p w14:paraId="230F019F" w14:textId="35CD650A" w:rsidR="00D25DD0" w:rsidRDefault="00D25DD0" w:rsidP="00C56EDA">
      <w:pPr>
        <w:spacing w:after="0" w:line="480" w:lineRule="auto"/>
        <w:rPr>
          <w:b/>
        </w:rPr>
      </w:pPr>
      <w:r>
        <w:rPr>
          <w:b/>
        </w:rPr>
        <w:t>Key words</w:t>
      </w:r>
    </w:p>
    <w:p w14:paraId="7B11D00A" w14:textId="5701A186" w:rsidR="00B04CDC" w:rsidRPr="00D25DD0" w:rsidRDefault="00CF63FD" w:rsidP="00C56EDA">
      <w:pPr>
        <w:spacing w:after="0" w:line="480" w:lineRule="auto"/>
        <w:rPr>
          <w:b/>
        </w:rPr>
      </w:pPr>
      <w:r w:rsidRPr="00AE3EC6">
        <w:t xml:space="preserve">Indigenous, Torres Strait Islander, public oral health care, oral health, </w:t>
      </w:r>
      <w:r w:rsidR="00321257">
        <w:t>dental caries</w:t>
      </w:r>
    </w:p>
    <w:p w14:paraId="63294113" w14:textId="0398C227" w:rsidR="00D25DD0" w:rsidRDefault="00D25DD0" w:rsidP="00C56EDA">
      <w:pPr>
        <w:spacing w:after="0" w:line="480" w:lineRule="auto"/>
      </w:pPr>
    </w:p>
    <w:p w14:paraId="329B8D81" w14:textId="77777777" w:rsidR="00481C71" w:rsidRDefault="00481C71">
      <w:pPr>
        <w:spacing w:after="0" w:line="240" w:lineRule="auto"/>
        <w:rPr>
          <w:b/>
        </w:rPr>
      </w:pPr>
      <w:r>
        <w:rPr>
          <w:b/>
        </w:rPr>
        <w:br w:type="page"/>
      </w:r>
    </w:p>
    <w:p w14:paraId="6A675F4E" w14:textId="022DD045" w:rsidR="009E50A2" w:rsidRDefault="00B04CDC" w:rsidP="00C56EDA">
      <w:pPr>
        <w:spacing w:after="0" w:line="480" w:lineRule="auto"/>
        <w:rPr>
          <w:b/>
        </w:rPr>
      </w:pPr>
      <w:r w:rsidRPr="00970243">
        <w:rPr>
          <w:b/>
        </w:rPr>
        <w:lastRenderedPageBreak/>
        <w:t>What is known about the topic?</w:t>
      </w:r>
    </w:p>
    <w:p w14:paraId="6798BCA0" w14:textId="03B9D311" w:rsidR="009E50A2" w:rsidRDefault="009E50A2" w:rsidP="00481C71">
      <w:pPr>
        <w:pStyle w:val="ListParagraph"/>
        <w:numPr>
          <w:ilvl w:val="0"/>
          <w:numId w:val="9"/>
        </w:numPr>
        <w:spacing w:after="0" w:line="480" w:lineRule="auto"/>
      </w:pPr>
      <w:r w:rsidRPr="009E50A2">
        <w:t xml:space="preserve">Aboriginal people generally have poorer </w:t>
      </w:r>
      <w:r>
        <w:t xml:space="preserve">overall health and </w:t>
      </w:r>
      <w:r w:rsidRPr="009E50A2">
        <w:t>oral health than non-Aboriginal people</w:t>
      </w:r>
      <w:r>
        <w:t>; however, most of the data is from rural and remote locations in Australia.</w:t>
      </w:r>
    </w:p>
    <w:p w14:paraId="348400D6" w14:textId="77777777" w:rsidR="009E50A2" w:rsidRDefault="009E50A2" w:rsidP="00C56EDA">
      <w:pPr>
        <w:spacing w:after="0" w:line="480" w:lineRule="auto"/>
      </w:pPr>
    </w:p>
    <w:p w14:paraId="2AA9E7F0" w14:textId="77777777" w:rsidR="009E50A2" w:rsidRDefault="00B04CDC" w:rsidP="00C56EDA">
      <w:pPr>
        <w:spacing w:after="0" w:line="480" w:lineRule="auto"/>
        <w:rPr>
          <w:b/>
        </w:rPr>
      </w:pPr>
      <w:r w:rsidRPr="009E50A2">
        <w:rPr>
          <w:b/>
        </w:rPr>
        <w:t>What does this paper add?</w:t>
      </w:r>
    </w:p>
    <w:p w14:paraId="51163021" w14:textId="79CCA007" w:rsidR="00D25DD0" w:rsidRDefault="009E50A2" w:rsidP="00082E6E">
      <w:pPr>
        <w:pStyle w:val="ListParagraph"/>
        <w:numPr>
          <w:ilvl w:val="0"/>
          <w:numId w:val="8"/>
        </w:numPr>
        <w:spacing w:after="0" w:line="480" w:lineRule="auto"/>
      </w:pPr>
      <w:r>
        <w:t xml:space="preserve">This paper is the first to report how Aboriginal people access public oral health </w:t>
      </w:r>
      <w:r w:rsidR="00EF444A">
        <w:t>s</w:t>
      </w:r>
      <w:r>
        <w:t xml:space="preserve">ervices in Victoria and shows the disparity in dental caries levels between Aboriginal and non-Aboriginal people. </w:t>
      </w:r>
    </w:p>
    <w:p w14:paraId="3A2417EA" w14:textId="77777777" w:rsidR="00481C71" w:rsidRDefault="00481C71" w:rsidP="00481C71">
      <w:pPr>
        <w:pStyle w:val="ListParagraph"/>
        <w:spacing w:after="0" w:line="480" w:lineRule="auto"/>
      </w:pPr>
    </w:p>
    <w:p w14:paraId="6C39F554" w14:textId="29687CD9" w:rsidR="00CF63FD" w:rsidRPr="00AE3EC6" w:rsidRDefault="00481C71" w:rsidP="00C56EDA">
      <w:pPr>
        <w:spacing w:after="0" w:line="480" w:lineRule="auto"/>
        <w:rPr>
          <w:b/>
        </w:rPr>
      </w:pPr>
      <w:r>
        <w:rPr>
          <w:b/>
        </w:rPr>
        <w:t>Introduction</w:t>
      </w:r>
    </w:p>
    <w:p w14:paraId="06858597" w14:textId="3E33F9AD" w:rsidR="00CF63FD" w:rsidRPr="00AE3EC6" w:rsidRDefault="00CF63FD" w:rsidP="00C56EDA">
      <w:pPr>
        <w:spacing w:after="0" w:line="480" w:lineRule="auto"/>
      </w:pPr>
      <w:r w:rsidRPr="00AE3EC6">
        <w:t>Oral health is fundamental to overall health, we</w:t>
      </w:r>
      <w:r w:rsidR="00CF2D0E">
        <w:t xml:space="preserve">ll-being and quality of life </w:t>
      </w:r>
      <w:r w:rsidR="00DF5876" w:rsidRPr="00AE3EC6">
        <w:fldChar w:fldCharType="begin"/>
      </w:r>
      <w:r w:rsidR="00A85AB0">
        <w:instrText xml:space="preserve"> ADDIN EN.CITE &lt;EndNote&gt;&lt;Cite&gt;&lt;Author&gt;National Advisory Committee on Oral Health&lt;/Author&gt;&lt;Year&gt;2004&lt;/Year&gt;&lt;RecNum&gt;1602&lt;/RecNum&gt;&lt;DisplayText&gt;(National Advisory Committee on Oral Health 2004)&lt;/DisplayText&gt;&lt;record&gt;&lt;rec-number&gt;1602&lt;/rec-number&gt;&lt;foreign-keys&gt;&lt;key app="EN" db-id="rxd9svp9s99ttkef05b5dt9af9w50p20aet2" timestamp="1433909341"&gt;1602&lt;/key&gt;&lt;/foreign-keys&gt;&lt;ref-type name="Report"&gt;27&lt;/ref-type&gt;&lt;contributors&gt;&lt;authors&gt;&lt;author&gt;National Advisory Committee on Oral Health,&lt;/author&gt;&lt;/authors&gt;&lt;/contributors&gt;&lt;titles&gt;&lt;title&gt;Healthy Mouths Healthy Lives: Australia&amp;apos;s National Oral Health Plan 2004-2013&lt;/title&gt;&lt;/titles&gt;&lt;dates&gt;&lt;year&gt;2004&lt;/year&gt;&lt;/dates&gt;&lt;pub-location&gt;South Australia &lt;/pub-location&gt;&lt;publisher&gt;South Australian Department of Health &lt;/publisher&gt;&lt;urls&gt;&lt;/urls&gt;&lt;access-date&gt;10/06/2015&lt;/access-date&gt;&lt;/record&gt;&lt;/Cite&gt;&lt;/EndNote&gt;</w:instrText>
      </w:r>
      <w:r w:rsidR="00DF5876" w:rsidRPr="00AE3EC6">
        <w:fldChar w:fldCharType="separate"/>
      </w:r>
      <w:r w:rsidR="00A85AB0">
        <w:rPr>
          <w:noProof/>
        </w:rPr>
        <w:t>(</w:t>
      </w:r>
      <w:hyperlink w:anchor="_ENREF_25" w:tooltip="National Advisory Committee on Oral Health, 2004 #1602" w:history="1">
        <w:r w:rsidR="000D453C">
          <w:rPr>
            <w:noProof/>
          </w:rPr>
          <w:t>National Advisory Committee on Oral Health 2004</w:t>
        </w:r>
      </w:hyperlink>
      <w:r w:rsidR="00A85AB0">
        <w:rPr>
          <w:noProof/>
        </w:rPr>
        <w:t>)</w:t>
      </w:r>
      <w:r w:rsidR="00DF5876" w:rsidRPr="00AE3EC6">
        <w:fldChar w:fldCharType="end"/>
      </w:r>
      <w:r w:rsidR="00CF2D0E">
        <w:t>.</w:t>
      </w:r>
      <w:r w:rsidR="00C513FD">
        <w:t xml:space="preserve"> </w:t>
      </w:r>
      <w:r w:rsidRPr="00AE3EC6">
        <w:t xml:space="preserve">Oral disease can result in debilitating pain, difficulty eating and speaking, embarrassment, </w:t>
      </w:r>
      <w:r w:rsidR="006D5A47">
        <w:t>and lower</w:t>
      </w:r>
      <w:r w:rsidR="00CF2D0E">
        <w:t xml:space="preserve"> quality of life </w:t>
      </w:r>
      <w:r w:rsidR="00776AF5" w:rsidRPr="00AE3EC6">
        <w:fldChar w:fldCharType="begin"/>
      </w:r>
      <w:r w:rsidR="00481C71">
        <w:instrText xml:space="preserve"> ADDIN EN.CITE &lt;EndNote&gt;&lt;Cite&gt;&lt;Author&gt;Health&lt;/Author&gt;&lt;Year&gt;1994&lt;/Year&gt;&lt;RecNum&gt;1708&lt;/RecNum&gt;&lt;DisplayText&gt;(UK Department of Health 1994)&lt;/DisplayText&gt;&lt;record&gt;&lt;rec-number&gt;1708&lt;/rec-number&gt;&lt;foreign-keys&gt;&lt;key app="EN" db-id="rxd9svp9s99ttkef05b5dt9af9w50p20aet2" timestamp="1444108387"&gt;1708&lt;/key&gt;&lt;/foreign-keys&gt;&lt;ref-type name="Report"&gt;27&lt;/ref-type&gt;&lt;contributors&gt;&lt;authors&gt;&lt;author&gt;UK Department of Health,&lt;/author&gt;&lt;/authors&gt;&lt;tertiary-authors&gt;&lt;author&gt;Department of Health&lt;/author&gt;&lt;/tertiary-authors&gt;&lt;/contributors&gt;&lt;titles&gt;&lt;title&gt;An oral health strategy for England&lt;/title&gt;&lt;/titles&gt;&lt;dates&gt;&lt;year&gt;1994&lt;/year&gt;&lt;/dates&gt;&lt;pub-location&gt;London&lt;/pub-location&gt;&lt;urls&gt;&lt;/urls&gt;&lt;/record&gt;&lt;/Cite&gt;&lt;/EndNote&gt;</w:instrText>
      </w:r>
      <w:r w:rsidR="00776AF5" w:rsidRPr="00AE3EC6">
        <w:fldChar w:fldCharType="separate"/>
      </w:r>
      <w:r w:rsidR="00481C71">
        <w:rPr>
          <w:noProof/>
        </w:rPr>
        <w:t>(</w:t>
      </w:r>
      <w:hyperlink w:anchor="_ENREF_35" w:tooltip="UK Department of Health, 1994 #1708" w:history="1">
        <w:r w:rsidR="000D453C">
          <w:rPr>
            <w:noProof/>
          </w:rPr>
          <w:t>UK Department of Health 1994</w:t>
        </w:r>
      </w:hyperlink>
      <w:r w:rsidR="00481C71">
        <w:rPr>
          <w:noProof/>
        </w:rPr>
        <w:t>)</w:t>
      </w:r>
      <w:r w:rsidR="00776AF5" w:rsidRPr="00AE3EC6">
        <w:fldChar w:fldCharType="end"/>
      </w:r>
      <w:r w:rsidR="00CF2D0E">
        <w:t>.</w:t>
      </w:r>
      <w:r w:rsidRPr="00AE3EC6">
        <w:t xml:space="preserve"> Both dental caries (</w:t>
      </w:r>
      <w:r w:rsidR="00364F02">
        <w:t xml:space="preserve">tooth </w:t>
      </w:r>
      <w:r w:rsidRPr="00AE3EC6">
        <w:t xml:space="preserve">decay) and periodontal disease (gum disease) are preventable, and even </w:t>
      </w:r>
      <w:r w:rsidR="006D5A47">
        <w:t xml:space="preserve">reversible </w:t>
      </w:r>
      <w:r w:rsidR="00C513FD">
        <w:t xml:space="preserve">at early onset. </w:t>
      </w:r>
      <w:r>
        <w:t>Although not all Aboriginal people have poor oral health, c</w:t>
      </w:r>
      <w:r w:rsidRPr="00AE3EC6">
        <w:t xml:space="preserve">urrent research suggests that </w:t>
      </w:r>
      <w:r>
        <w:t>in Australia,</w:t>
      </w:r>
      <w:r w:rsidRPr="00AE3EC6">
        <w:t xml:space="preserve"> Aboriginal people now experience considerably poorer general health</w:t>
      </w:r>
      <w:r w:rsidR="00CF2D0E">
        <w:t xml:space="preserve"> </w:t>
      </w:r>
      <w:r w:rsidR="00776AF5" w:rsidRPr="00AE3EC6">
        <w:fldChar w:fldCharType="begin"/>
      </w:r>
      <w:r w:rsidR="00481C71">
        <w:instrText xml:space="preserve"> ADDIN EN.CITE &lt;EndNote&gt;&lt;Cite&gt;&lt;Author&gt;Australian Institute of Health and Welfare&lt;/Author&gt;&lt;Year&gt;2015&lt;/Year&gt;&lt;RecNum&gt;1637&lt;/RecNum&gt;&lt;DisplayText&gt;(Australian Institute of Health and Welfare 2015)&lt;/DisplayText&gt;&lt;record&gt;&lt;rec-number&gt;1637&lt;/rec-number&gt;&lt;foreign-keys&gt;&lt;key app="EN" db-id="rxd9svp9s99ttkef05b5dt9af9w50p20aet2" timestamp="1435035429"&gt;1637&lt;/key&gt;&lt;/foreign-keys&gt;&lt;ref-type name="Report"&gt;27&lt;/ref-type&gt;&lt;contributors&gt;&lt;authors&gt;&lt;author&gt;Australian Institute of Health and Welfare,&lt;/author&gt;&lt;/authors&gt;&lt;/contributors&gt;&lt;titles&gt;&lt;title&gt;The health and welfare of Australia&amp;apos;s Aboriginal and Torres Strait Islander people 2015&lt;/title&gt;&lt;/titles&gt;&lt;volume&gt;147&lt;/volume&gt;&lt;dates&gt;&lt;year&gt;2015&lt;/year&gt;&lt;/dates&gt;&lt;pub-location&gt;Canberra&lt;/pub-location&gt;&lt;publisher&gt;AIHW&lt;/publisher&gt;&lt;urls&gt;&lt;/urls&gt;&lt;/record&gt;&lt;/Cite&gt;&lt;/EndNote&gt;</w:instrText>
      </w:r>
      <w:r w:rsidR="00776AF5" w:rsidRPr="00AE3EC6">
        <w:fldChar w:fldCharType="separate"/>
      </w:r>
      <w:r w:rsidR="00481C71">
        <w:rPr>
          <w:noProof/>
        </w:rPr>
        <w:t>(</w:t>
      </w:r>
      <w:hyperlink w:anchor="_ENREF_5" w:tooltip="Australian Institute of Health and Welfare, 2015 #1637" w:history="1">
        <w:r w:rsidR="000D453C">
          <w:rPr>
            <w:noProof/>
          </w:rPr>
          <w:t>Australian Institute of Health and Welfare 2015</w:t>
        </w:r>
      </w:hyperlink>
      <w:r w:rsidR="00481C71">
        <w:rPr>
          <w:noProof/>
        </w:rPr>
        <w:t>)</w:t>
      </w:r>
      <w:r w:rsidR="00776AF5" w:rsidRPr="00AE3EC6">
        <w:fldChar w:fldCharType="end"/>
      </w:r>
      <w:r w:rsidRPr="00AE3EC6">
        <w:t xml:space="preserve"> and oral health</w:t>
      </w:r>
      <w:r w:rsidR="00CF2D0E">
        <w:t xml:space="preserve"> </w:t>
      </w:r>
      <w:r w:rsidR="00776AF5" w:rsidRPr="00AE3EC6">
        <w:fldChar w:fldCharType="begin">
          <w:fldData xml:space="preserve">PEVuZE5vdGU+PENpdGU+PEF1dGhvcj5TbGFkZTwvQXV0aG9yPjxZZWFyPjIwMDc8L1llYXI+PFJl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</w:fldData>
        </w:fldChar>
      </w:r>
      <w:r w:rsidR="00FA42DC">
        <w:instrText xml:space="preserve"> ADDIN EN.CITE </w:instrText>
      </w:r>
      <w:r w:rsidR="00FA42DC">
        <w:fldChar w:fldCharType="begin">
          <w:fldData xml:space="preserve">PEVuZE5vdGU+PENpdGU+PEF1dGhvcj5TbGFkZTwvQXV0aG9yPjxZZWFyPjIwMDc8L1llYXI+PFJl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</w:fldData>
        </w:fldChar>
      </w:r>
      <w:r w:rsidR="00FA42DC">
        <w:instrText xml:space="preserve"> ADDIN EN.CITE.DATA </w:instrText>
      </w:r>
      <w:r w:rsidR="00FA42DC">
        <w:fldChar w:fldCharType="end"/>
      </w:r>
      <w:r w:rsidR="00776AF5" w:rsidRPr="00AE3EC6">
        <w:fldChar w:fldCharType="separate"/>
      </w:r>
      <w:r w:rsidR="00FA42DC">
        <w:rPr>
          <w:noProof/>
        </w:rPr>
        <w:t>(</w:t>
      </w:r>
      <w:hyperlink w:anchor="_ENREF_27" w:tooltip="Roberts-Thomson, 2004 #1595" w:history="1">
        <w:r w:rsidR="000D453C">
          <w:rPr>
            <w:noProof/>
          </w:rPr>
          <w:t>Roberts-Thomson and Australian Research Centre for Population Oral Health 2004</w:t>
        </w:r>
      </w:hyperlink>
      <w:r w:rsidR="00FA42DC">
        <w:rPr>
          <w:noProof/>
        </w:rPr>
        <w:t xml:space="preserve">; </w:t>
      </w:r>
      <w:hyperlink w:anchor="_ENREF_32" w:tooltip="Slade, 2007 #1654" w:history="1">
        <w:r w:rsidR="000D453C">
          <w:rPr>
            <w:noProof/>
          </w:rPr>
          <w:t>Slade</w:t>
        </w:r>
        <w:r w:rsidR="000D453C" w:rsidRPr="00FA42DC">
          <w:rPr>
            <w:i/>
            <w:noProof/>
          </w:rPr>
          <w:t xml:space="preserve"> et al.</w:t>
        </w:r>
        <w:r w:rsidR="000D453C">
          <w:rPr>
            <w:noProof/>
          </w:rPr>
          <w:t xml:space="preserve"> 2007</w:t>
        </w:r>
      </w:hyperlink>
      <w:r w:rsidR="00FA42DC">
        <w:rPr>
          <w:noProof/>
        </w:rPr>
        <w:t xml:space="preserve">; </w:t>
      </w:r>
      <w:hyperlink w:anchor="_ENREF_30" w:tooltip="Slade GD, 2007 #1672" w:history="1">
        <w:r w:rsidR="000D453C">
          <w:rPr>
            <w:noProof/>
          </w:rPr>
          <w:t>Slade GD 2007</w:t>
        </w:r>
      </w:hyperlink>
      <w:r w:rsidR="00FA42DC">
        <w:rPr>
          <w:noProof/>
        </w:rPr>
        <w:t xml:space="preserve">; </w:t>
      </w:r>
      <w:hyperlink w:anchor="_ENREF_33" w:tooltip="Smith, 2007 #974" w:history="1">
        <w:r w:rsidR="000D453C">
          <w:rPr>
            <w:noProof/>
          </w:rPr>
          <w:t>Smith</w:t>
        </w:r>
        <w:r w:rsidR="000D453C" w:rsidRPr="00FA42DC">
          <w:rPr>
            <w:i/>
            <w:noProof/>
          </w:rPr>
          <w:t xml:space="preserve"> et al.</w:t>
        </w:r>
        <w:r w:rsidR="000D453C">
          <w:rPr>
            <w:noProof/>
          </w:rPr>
          <w:t xml:space="preserve"> 2007</w:t>
        </w:r>
      </w:hyperlink>
      <w:r w:rsidR="00FA42DC">
        <w:rPr>
          <w:noProof/>
        </w:rPr>
        <w:t xml:space="preserve">; </w:t>
      </w:r>
      <w:hyperlink w:anchor="_ENREF_23" w:tooltip="Kruger, 2008 #977" w:history="1">
        <w:r w:rsidR="000D453C">
          <w:rPr>
            <w:noProof/>
          </w:rPr>
          <w:t>Kruger</w:t>
        </w:r>
        <w:r w:rsidR="000D453C" w:rsidRPr="00FA42DC">
          <w:rPr>
            <w:i/>
            <w:noProof/>
          </w:rPr>
          <w:t xml:space="preserve"> et al.</w:t>
        </w:r>
        <w:r w:rsidR="000D453C">
          <w:rPr>
            <w:noProof/>
          </w:rPr>
          <w:t xml:space="preserve"> 2008a</w:t>
        </w:r>
      </w:hyperlink>
      <w:r w:rsidR="00FA42DC">
        <w:rPr>
          <w:noProof/>
        </w:rPr>
        <w:t xml:space="preserve">; </w:t>
      </w:r>
      <w:hyperlink w:anchor="_ENREF_1" w:tooltip="Amarasena, 2014 #1603" w:history="1">
        <w:r w:rsidR="000D453C">
          <w:rPr>
            <w:noProof/>
          </w:rPr>
          <w:t>Amarasena</w:t>
        </w:r>
        <w:r w:rsidR="000D453C" w:rsidRPr="00FA42DC">
          <w:rPr>
            <w:i/>
            <w:noProof/>
          </w:rPr>
          <w:t xml:space="preserve"> et al.</w:t>
        </w:r>
        <w:r w:rsidR="000D453C">
          <w:rPr>
            <w:noProof/>
          </w:rPr>
          <w:t xml:space="preserve"> 2014</w:t>
        </w:r>
      </w:hyperlink>
      <w:r w:rsidR="00FA42DC">
        <w:rPr>
          <w:noProof/>
        </w:rPr>
        <w:t xml:space="preserve">; </w:t>
      </w:r>
      <w:hyperlink w:anchor="_ENREF_28" w:tooltip="Roberts-Thomson, 2014 #1177" w:history="1">
        <w:r w:rsidR="000D453C">
          <w:rPr>
            <w:noProof/>
          </w:rPr>
          <w:t>Roberts-Thomson</w:t>
        </w:r>
        <w:r w:rsidR="000D453C" w:rsidRPr="00FA42DC">
          <w:rPr>
            <w:i/>
            <w:noProof/>
          </w:rPr>
          <w:t xml:space="preserve"> et al.</w:t>
        </w:r>
        <w:r w:rsidR="000D453C">
          <w:rPr>
            <w:noProof/>
          </w:rPr>
          <w:t xml:space="preserve"> 2014</w:t>
        </w:r>
      </w:hyperlink>
      <w:r w:rsidR="00FA42DC">
        <w:rPr>
          <w:noProof/>
        </w:rPr>
        <w:t>)</w:t>
      </w:r>
      <w:r w:rsidR="00776AF5" w:rsidRPr="00AE3EC6">
        <w:fldChar w:fldCharType="end"/>
      </w:r>
      <w:hyperlink w:anchor="_ENREF_8" w:tooltip="Roberts-Thomson KC, 2004 #1595" w:history="1"/>
      <w:hyperlink w:anchor="_ENREF_5" w:tooltip="Amarasena, 2014 #1603" w:history="1"/>
      <w:r w:rsidRPr="00AE3EC6">
        <w:t xml:space="preserve"> than non-Aboriginal </w:t>
      </w:r>
      <w:r w:rsidR="006D5A47">
        <w:t>Australians</w:t>
      </w:r>
      <w:r w:rsidRPr="00AE3EC6">
        <w:t>.</w:t>
      </w:r>
      <w:r w:rsidR="00082E6E">
        <w:t xml:space="preserve"> However these studies focus mainly on the oral health of Aboriginal people living in Queensland, South Australia and Western Australia.</w:t>
      </w:r>
      <w:r w:rsidR="00BD619B" w:rsidRPr="00BD619B">
        <w:rPr>
          <w:rFonts w:ascii="Arial" w:hAnsi="Arial"/>
          <w:color w:val="222222"/>
          <w:shd w:val="clear" w:color="auto" w:fill="FFFFFF"/>
        </w:rPr>
        <w:t xml:space="preserve"> </w:t>
      </w:r>
      <w:r w:rsidR="00BD619B" w:rsidRPr="00BD619B">
        <w:t xml:space="preserve">In this </w:t>
      </w:r>
      <w:r w:rsidR="00BD619B">
        <w:t>paper</w:t>
      </w:r>
      <w:r w:rsidR="00BD619B" w:rsidRPr="00BD619B">
        <w:t>, 'Aboriginal' refers to both Aboriginal and Torres Strait Islander people</w:t>
      </w:r>
      <w:r w:rsidR="00BD619B">
        <w:t>.</w:t>
      </w:r>
      <w:r w:rsidR="009772CC">
        <w:t xml:space="preserve"> It has been noted that the history of how Aboriginal people have been treated in the past, with Australia failing to recognise Aboriginal people as humans within its constitution until 1967, </w:t>
      </w:r>
      <w:r w:rsidR="00344C5A">
        <w:t>has contributed to the</w:t>
      </w:r>
      <w:r w:rsidR="009772CC">
        <w:t xml:space="preserve"> disparity in health between Aboriginal and</w:t>
      </w:r>
      <w:r w:rsidR="00770DE1">
        <w:t xml:space="preserve"> non-Aboriginal people </w:t>
      </w:r>
      <w:r w:rsidR="00770DE1">
        <w:fldChar w:fldCharType="begin">
          <w:fldData xml:space="preserve">PEVuZE5vdGU+PENpdGU+PEF1dGhvcj5KYW1pZXNvbjwvQXV0aG9yPjxZZWFyPjIwMTY8L1llYXI+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</w:fldData>
        </w:fldChar>
      </w:r>
      <w:r w:rsidR="00770DE1">
        <w:instrText xml:space="preserve"> ADDIN EN.CITE </w:instrText>
      </w:r>
      <w:r w:rsidR="00770DE1">
        <w:fldChar w:fldCharType="begin">
          <w:fldData xml:space="preserve">PEVuZE5vdGU+PENpdGU+PEF1dGhvcj5KYW1pZXNvbjwvQXV0aG9yPjxZZWFyPjIwMTY8L1llYXI+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</w:fldData>
        </w:fldChar>
      </w:r>
      <w:r w:rsidR="00770DE1">
        <w:instrText xml:space="preserve"> ADDIN EN.CITE.DATA </w:instrText>
      </w:r>
      <w:r w:rsidR="00770DE1">
        <w:fldChar w:fldCharType="end"/>
      </w:r>
      <w:r w:rsidR="00770DE1">
        <w:fldChar w:fldCharType="separate"/>
      </w:r>
      <w:r w:rsidR="00770DE1">
        <w:rPr>
          <w:noProof/>
        </w:rPr>
        <w:t>(</w:t>
      </w:r>
      <w:hyperlink w:anchor="_ENREF_20" w:tooltip="Jamieson, 2016 #1864" w:history="1">
        <w:r w:rsidR="000D453C">
          <w:rPr>
            <w:noProof/>
          </w:rPr>
          <w:t>Jamieson</w:t>
        </w:r>
        <w:r w:rsidR="000D453C" w:rsidRPr="00770DE1">
          <w:rPr>
            <w:i/>
            <w:noProof/>
          </w:rPr>
          <w:t xml:space="preserve"> et al.</w:t>
        </w:r>
        <w:r w:rsidR="000D453C">
          <w:rPr>
            <w:noProof/>
          </w:rPr>
          <w:t xml:space="preserve"> 2016</w:t>
        </w:r>
      </w:hyperlink>
      <w:r w:rsidR="00770DE1">
        <w:rPr>
          <w:noProof/>
        </w:rPr>
        <w:t>)</w:t>
      </w:r>
      <w:r w:rsidR="00770DE1">
        <w:fldChar w:fldCharType="end"/>
      </w:r>
      <w:r w:rsidR="00770DE1">
        <w:t>.</w:t>
      </w:r>
      <w:r w:rsidR="009772CC">
        <w:t xml:space="preserve"> </w:t>
      </w:r>
    </w:p>
    <w:p w14:paraId="4B629EE3" w14:textId="77777777" w:rsidR="00CF63FD" w:rsidRPr="00AE3EC6" w:rsidRDefault="00CF63FD" w:rsidP="00C56EDA">
      <w:pPr>
        <w:spacing w:after="0" w:line="480" w:lineRule="auto"/>
      </w:pPr>
    </w:p>
    <w:p w14:paraId="21764AAD" w14:textId="611DBDA9" w:rsidR="00CF63FD" w:rsidRPr="00AE3EC6" w:rsidRDefault="00CF63FD" w:rsidP="00C56EDA">
      <w:pPr>
        <w:spacing w:after="0" w:line="480" w:lineRule="auto"/>
      </w:pPr>
      <w:r w:rsidRPr="00AE3EC6">
        <w:t xml:space="preserve">There are approximately 700,000 Aboriginal people living </w:t>
      </w:r>
      <w:r w:rsidR="00A666AD">
        <w:t xml:space="preserve">in </w:t>
      </w:r>
      <w:r w:rsidRPr="00AE3EC6">
        <w:t>Australia</w:t>
      </w:r>
      <w:r w:rsidR="00A666AD">
        <w:t>,</w:t>
      </w:r>
      <w:r w:rsidRPr="00AE3EC6">
        <w:t xml:space="preserve"> representing</w:t>
      </w:r>
      <w:r w:rsidR="00A666AD">
        <w:t xml:space="preserve"> approximately</w:t>
      </w:r>
      <w:r w:rsidRPr="00AE3EC6">
        <w:t xml:space="preserve"> three per ce</w:t>
      </w:r>
      <w:r w:rsidR="00CF2D0E">
        <w:t xml:space="preserve">nt of the Australian population </w:t>
      </w:r>
      <w:r w:rsidR="00776AF5" w:rsidRPr="00AE3EC6">
        <w:fldChar w:fldCharType="begin"/>
      </w:r>
      <w:r w:rsidR="00481C71">
        <w:instrText xml:space="preserve"> ADDIN EN.CITE &lt;EndNote&gt;&lt;Cite&gt;&lt;Author&gt;Australian Bureau of Statistics&lt;/Author&gt;&lt;Year&gt;2011&lt;/Year&gt;&lt;RecNum&gt;1614&lt;/RecNum&gt;&lt;DisplayText&gt;(Australian Bureau of Statistics 2011)&lt;/DisplayText&gt;&lt;record&gt;&lt;rec-number&gt;1614&lt;/rec-number&gt;&lt;foreign-keys&gt;&lt;key app="EN" db-id="rxd9svp9s99ttkef05b5dt9af9w50p20aet2" timestamp="1434069540"&gt;1614&lt;/key&gt;&lt;/foreign-keys&gt;&lt;ref-type name="Web Page"&gt;12&lt;/ref-type&gt;&lt;contributors&gt;&lt;authors&gt;&lt;author&gt;Australian Bureau of Statistics,&lt;/author&gt;&lt;/authors&gt;&lt;/contributors&gt;&lt;titles&gt;&lt;title&gt;Estimates of Aboriginal and Torres Strait Islander Australians, June 2011&lt;/title&gt;&lt;/titles&gt;&lt;volume&gt;2015&lt;/volume&gt;&lt;number&gt;12/06/2015&lt;/number&gt;&lt;dates&gt;&lt;year&gt;2011&lt;/year&gt;&lt;/dates&gt;&lt;urls&gt;&lt;related-urls&gt;&lt;url&gt;http://www.abs.gov.au/ausstats/abs@.nsf/mf/3238.0.55.001&lt;/url&gt;&lt;/related-urls&gt;&lt;/urls&gt;&lt;/record&gt;&lt;/Cite&gt;&lt;/EndNote&gt;</w:instrText>
      </w:r>
      <w:r w:rsidR="00776AF5" w:rsidRPr="00AE3EC6">
        <w:fldChar w:fldCharType="separate"/>
      </w:r>
      <w:r w:rsidR="00481C71">
        <w:rPr>
          <w:noProof/>
        </w:rPr>
        <w:t>(</w:t>
      </w:r>
      <w:hyperlink w:anchor="_ENREF_3" w:tooltip="Australian Bureau of Statistics, 2011 #1614" w:history="1">
        <w:r w:rsidR="000D453C">
          <w:rPr>
            <w:noProof/>
          </w:rPr>
          <w:t>Australian Bureau of Statistics 2011</w:t>
        </w:r>
      </w:hyperlink>
      <w:r w:rsidR="00481C71">
        <w:rPr>
          <w:noProof/>
        </w:rPr>
        <w:t>)</w:t>
      </w:r>
      <w:r w:rsidR="00776AF5" w:rsidRPr="00AE3EC6">
        <w:fldChar w:fldCharType="end"/>
      </w:r>
      <w:r w:rsidR="00CF2D0E">
        <w:t>.</w:t>
      </w:r>
      <w:r w:rsidR="00C513FD">
        <w:t xml:space="preserve"> </w:t>
      </w:r>
      <w:r w:rsidRPr="00AE3EC6">
        <w:t xml:space="preserve">In Victoria, </w:t>
      </w:r>
      <w:r w:rsidR="00A666AD">
        <w:t xml:space="preserve">the </w:t>
      </w:r>
      <w:r w:rsidR="00BD619B">
        <w:t>Aboriginal</w:t>
      </w:r>
      <w:r w:rsidR="00A666AD">
        <w:t xml:space="preserve"> </w:t>
      </w:r>
      <w:r w:rsidR="00A666AD">
        <w:lastRenderedPageBreak/>
        <w:t xml:space="preserve">population is estimated to be </w:t>
      </w:r>
      <w:r w:rsidRPr="00AE3EC6">
        <w:t>approximately 47,000</w:t>
      </w:r>
      <w:r w:rsidR="00CF2D0E">
        <w:t xml:space="preserve"> </w:t>
      </w:r>
      <w:r w:rsidR="00776AF5" w:rsidRPr="00AE3EC6">
        <w:fldChar w:fldCharType="begin"/>
      </w:r>
      <w:r w:rsidR="00481C71">
        <w:instrText xml:space="preserve"> ADDIN EN.CITE &lt;EndNote&gt;&lt;Cite&gt;&lt;Author&gt;Australian Bureau of Statistics&lt;/Author&gt;&lt;Year&gt;2011&lt;/Year&gt;&lt;RecNum&gt;1614&lt;/RecNum&gt;&lt;DisplayText&gt;(Australian Bureau of Statistics 2011)&lt;/DisplayText&gt;&lt;record&gt;&lt;rec-number&gt;1614&lt;/rec-number&gt;&lt;foreign-keys&gt;&lt;key app="EN" db-id="rxd9svp9s99ttkef05b5dt9af9w50p20aet2" timestamp="1434069540"&gt;1614&lt;/key&gt;&lt;/foreign-keys&gt;&lt;ref-type name="Web Page"&gt;12&lt;/ref-type&gt;&lt;contributors&gt;&lt;authors&gt;&lt;author&gt;Australian Bureau of Statistics,&lt;/author&gt;&lt;/authors&gt;&lt;/contributors&gt;&lt;titles&gt;&lt;title&gt;Estimates of Aboriginal and Torres Strait Islander Australians, June 2011&lt;/title&gt;&lt;/titles&gt;&lt;volume&gt;2015&lt;/volume&gt;&lt;number&gt;12/06/2015&lt;/number&gt;&lt;dates&gt;&lt;year&gt;2011&lt;/year&gt;&lt;/dates&gt;&lt;urls&gt;&lt;related-urls&gt;&lt;url&gt;http://www.abs.gov.au/ausstats/abs@.nsf/mf/3238.0.55.001&lt;/url&gt;&lt;/related-urls&gt;&lt;/urls&gt;&lt;/record&gt;&lt;/Cite&gt;&lt;/EndNote&gt;</w:instrText>
      </w:r>
      <w:r w:rsidR="00776AF5" w:rsidRPr="00AE3EC6">
        <w:fldChar w:fldCharType="separate"/>
      </w:r>
      <w:r w:rsidR="00481C71">
        <w:rPr>
          <w:noProof/>
        </w:rPr>
        <w:t>(</w:t>
      </w:r>
      <w:hyperlink w:anchor="_ENREF_3" w:tooltip="Australian Bureau of Statistics, 2011 #1614" w:history="1">
        <w:r w:rsidR="000D453C">
          <w:rPr>
            <w:noProof/>
          </w:rPr>
          <w:t>Australian Bureau of Statistics 2011</w:t>
        </w:r>
      </w:hyperlink>
      <w:r w:rsidR="00481C71">
        <w:rPr>
          <w:noProof/>
        </w:rPr>
        <w:t>)</w:t>
      </w:r>
      <w:r w:rsidR="00776AF5" w:rsidRPr="00AE3EC6">
        <w:fldChar w:fldCharType="end"/>
      </w:r>
      <w:r w:rsidR="00CF2D0E">
        <w:t>.</w:t>
      </w:r>
      <w:r w:rsidR="00C513FD">
        <w:t xml:space="preserve"> </w:t>
      </w:r>
      <w:r w:rsidR="00A666AD">
        <w:t xml:space="preserve">This </w:t>
      </w:r>
      <w:r w:rsidRPr="00AE3EC6">
        <w:t>equates to almost one per cen</w:t>
      </w:r>
      <w:r w:rsidR="00EA3597">
        <w:t xml:space="preserve">t of the Victorian population. </w:t>
      </w:r>
      <w:r w:rsidR="00AC1BB1">
        <w:t xml:space="preserve">At a national level, there is recognition of disparities in health outcomes between </w:t>
      </w:r>
      <w:r w:rsidRPr="00AE3EC6">
        <w:t xml:space="preserve">Aboriginal </w:t>
      </w:r>
      <w:r w:rsidR="00AC1BB1">
        <w:t>a</w:t>
      </w:r>
      <w:r w:rsidR="00EA3597">
        <w:t xml:space="preserve">nd non-Aboriginal populations. </w:t>
      </w:r>
      <w:r w:rsidR="00AC1BB1">
        <w:t xml:space="preserve">In regards to oral health, Aboriginal </w:t>
      </w:r>
      <w:r w:rsidRPr="00AE3EC6">
        <w:t>people hav</w:t>
      </w:r>
      <w:r w:rsidR="00AC1BB1">
        <w:t xml:space="preserve">e </w:t>
      </w:r>
      <w:r w:rsidRPr="00AE3EC6">
        <w:t xml:space="preserve">poorer oral health, which includes periodontal disease and </w:t>
      </w:r>
      <w:r w:rsidR="00321257">
        <w:t xml:space="preserve">dental </w:t>
      </w:r>
      <w:r w:rsidRPr="00AE3EC6">
        <w:t>caries, than the general population in Australia</w:t>
      </w:r>
      <w:r w:rsidR="00AC1BB1">
        <w:t>, although the data is limited</w:t>
      </w:r>
      <w:r w:rsidR="00EA3597">
        <w:t xml:space="preserve">. </w:t>
      </w:r>
      <w:r w:rsidR="00AC1BB1">
        <w:t>To address this health disparity, national (</w:t>
      </w:r>
      <w:r w:rsidR="00AC1BB1" w:rsidRPr="00AE3EC6">
        <w:t>National Oral Health Plan 2015-2024</w:t>
      </w:r>
      <w:r w:rsidR="00776AF5" w:rsidRPr="00AE3EC6">
        <w:fldChar w:fldCharType="begin">
          <w:fldData xml:space="preserve">PEVuZE5vdGU+PENpdGU+PFJlY051bT4xNzQzPC9SZWNOdW0+PERpc3BsYXlUZXh0PihCcm9ja3Rv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</w:fldData>
        </w:fldChar>
      </w:r>
      <w:r w:rsidR="00A85AB0">
        <w:instrText xml:space="preserve"> ADDIN EN.CITE </w:instrText>
      </w:r>
      <w:r w:rsidR="00A85AB0">
        <w:fldChar w:fldCharType="begin">
          <w:fldData xml:space="preserve">PEVuZE5vdGU+PENpdGU+PFJlY051bT4xNzQzPC9SZWNOdW0+PERpc3BsYXlUZXh0PihCcm9ja3Rv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</w:fldData>
        </w:fldChar>
      </w:r>
      <w:r w:rsidR="00A85AB0">
        <w:instrText xml:space="preserve"> ADDIN EN.CITE.DATA </w:instrText>
      </w:r>
      <w:r w:rsidR="00A85AB0">
        <w:fldChar w:fldCharType="end"/>
      </w:r>
      <w:r w:rsidR="00776AF5" w:rsidRPr="00AE3EC6">
        <w:fldChar w:fldCharType="separate"/>
      </w:r>
      <w:r w:rsidR="00A85AB0">
        <w:rPr>
          <w:noProof/>
        </w:rPr>
        <w:t>(</w:t>
      </w:r>
      <w:hyperlink w:anchor="_ENREF_6" w:tooltip="Brockton, 2000 #1743" w:history="1">
        <w:r w:rsidR="000D453C">
          <w:rPr>
            <w:noProof/>
          </w:rPr>
          <w:t>Brockton</w:t>
        </w:r>
        <w:r w:rsidR="000D453C" w:rsidRPr="00A85AB0">
          <w:rPr>
            <w:i/>
            <w:noProof/>
          </w:rPr>
          <w:t xml:space="preserve"> et al.</w:t>
        </w:r>
        <w:r w:rsidR="000D453C">
          <w:rPr>
            <w:noProof/>
          </w:rPr>
          <w:t xml:space="preserve"> 2000</w:t>
        </w:r>
      </w:hyperlink>
      <w:r w:rsidR="00A85AB0">
        <w:rPr>
          <w:noProof/>
        </w:rPr>
        <w:t>)</w:t>
      </w:r>
      <w:r w:rsidR="00776AF5" w:rsidRPr="00AE3EC6">
        <w:fldChar w:fldCharType="end"/>
      </w:r>
      <w:r w:rsidR="00AC1BB1">
        <w:t xml:space="preserve">) </w:t>
      </w:r>
      <w:r w:rsidR="00AC1BB1" w:rsidRPr="00AE3EC6">
        <w:t xml:space="preserve">and </w:t>
      </w:r>
      <w:r w:rsidR="00AC1BB1">
        <w:t>State (</w:t>
      </w:r>
      <w:r w:rsidR="00AC1BB1" w:rsidRPr="00AE3EC6">
        <w:t>Victorian government</w:t>
      </w:r>
      <w:r w:rsidR="00BD619B">
        <w:t>)</w:t>
      </w:r>
      <w:r w:rsidR="00776AF5" w:rsidRPr="00AE3EC6">
        <w:fldChar w:fldCharType="begin"/>
      </w:r>
      <w:r w:rsidR="00481C71">
        <w:instrText xml:space="preserve"> ADDIN EN.CITE &lt;EndNote&gt;&lt;Cite&gt;&lt;Author&gt;Government&lt;/Author&gt;&lt;Year&gt;2014&lt;/Year&gt;&lt;RecNum&gt;1742&lt;/RecNum&gt;&lt;DisplayText&gt;(Victorian State Government 2014)&lt;/DisplayText&gt;&lt;record&gt;&lt;rec-number&gt;1742&lt;/rec-number&gt;&lt;foreign-keys&gt;&lt;key app="EN" db-id="rxd9svp9s99ttkef05b5dt9af9w50p20aet2" timestamp="1444691356"&gt;1742&lt;/key&gt;&lt;/foreign-keys&gt;&lt;ref-type name="Web Page"&gt;12&lt;/ref-type&gt;&lt;contributors&gt;&lt;authors&gt;&lt;author&gt;Victorian State Government,&lt;/author&gt;&lt;/authors&gt;&lt;/contributors&gt;&lt;titles&gt;&lt;title&gt;Access to Victoria’s public dental care services&lt;/title&gt;&lt;/titles&gt;&lt;number&gt;1/10/2015&lt;/number&gt;&lt;dates&gt;&lt;year&gt;2014&lt;/year&gt;&lt;/dates&gt;&lt;urls&gt;&lt;related-urls&gt;&lt;url&gt;https://www2.health.vic.gov.au/primary-and-community-health/dental-health/access-public-dental-services&lt;/url&gt;&lt;/related-urls&gt;&lt;/urls&gt;&lt;/record&gt;&lt;/Cite&gt;&lt;/EndNote&gt;</w:instrText>
      </w:r>
      <w:r w:rsidR="00776AF5" w:rsidRPr="00AE3EC6">
        <w:fldChar w:fldCharType="separate"/>
      </w:r>
      <w:r w:rsidR="00481C71">
        <w:rPr>
          <w:noProof/>
        </w:rPr>
        <w:t>(</w:t>
      </w:r>
      <w:hyperlink w:anchor="_ENREF_36" w:tooltip="Victorian State Government, 2014 #1742" w:history="1">
        <w:r w:rsidR="000D453C">
          <w:rPr>
            <w:noProof/>
          </w:rPr>
          <w:t>Victorian State Government 2014</w:t>
        </w:r>
      </w:hyperlink>
      <w:r w:rsidR="00481C71">
        <w:rPr>
          <w:noProof/>
        </w:rPr>
        <w:t>)</w:t>
      </w:r>
      <w:r w:rsidR="00776AF5" w:rsidRPr="00AE3EC6">
        <w:fldChar w:fldCharType="end"/>
      </w:r>
      <w:r w:rsidR="00AC1BB1">
        <w:t xml:space="preserve"> </w:t>
      </w:r>
      <w:r w:rsidR="00BD619B" w:rsidRPr="00AE3EC6">
        <w:t>policy</w:t>
      </w:r>
      <w:r w:rsidR="00BD619B">
        <w:t xml:space="preserve"> </w:t>
      </w:r>
      <w:r w:rsidR="00AC1BB1">
        <w:t xml:space="preserve">have recognised the importance of prioritising services and programs for </w:t>
      </w:r>
      <w:r w:rsidR="00AC1BB1" w:rsidRPr="00AE3EC6">
        <w:t>Aboriginal people</w:t>
      </w:r>
      <w:r w:rsidR="00AC1BB1">
        <w:t xml:space="preserve"> </w:t>
      </w:r>
      <w:r w:rsidR="00AC1BB1" w:rsidRPr="00AE3EC6">
        <w:t xml:space="preserve">to enable better access </w:t>
      </w:r>
      <w:r w:rsidR="00EA3597">
        <w:t>to public oral health services.</w:t>
      </w:r>
      <w:r w:rsidR="00AC1BB1" w:rsidRPr="00AE3EC6">
        <w:t xml:space="preserve"> </w:t>
      </w:r>
      <w:r w:rsidRPr="00AE3EC6">
        <w:t>A key action of the National Oral Healt</w:t>
      </w:r>
      <w:r w:rsidR="008D6757">
        <w:t>h Plan is to provide culturally-</w:t>
      </w:r>
      <w:r w:rsidRPr="00AE3EC6">
        <w:t>appropriate and accessible oral health services through partnerships between mainstream and Indigenous</w:t>
      </w:r>
      <w:r w:rsidR="00C513FD">
        <w:t>-specific oral health services.</w:t>
      </w:r>
      <w:r w:rsidRPr="00AE3EC6">
        <w:t xml:space="preserve"> </w:t>
      </w:r>
      <w:r w:rsidR="000570E3">
        <w:t>Oral health care in Australia is largely delivered in the private sector</w:t>
      </w:r>
      <w:r w:rsidR="003450DB">
        <w:t xml:space="preserve"> and is separate to Medicare</w:t>
      </w:r>
      <w:r w:rsidR="009772CC">
        <w:t xml:space="preserve">; creating a fragmentation from other areas of health </w:t>
      </w:r>
      <w:r w:rsidR="009772CC">
        <w:fldChar w:fldCharType="begin">
          <w:fldData xml:space="preserve">PEVuZE5vdGU+PENpdGU+PEF1dGhvcj5LaW5nPC9BdXRob3I+PFllYXI+MjAwOTwvWWVhcj48UmVj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</w:fldData>
        </w:fldChar>
      </w:r>
      <w:r w:rsidR="009772CC">
        <w:instrText xml:space="preserve"> ADDIN EN.CITE </w:instrText>
      </w:r>
      <w:r w:rsidR="009772CC">
        <w:fldChar w:fldCharType="begin">
          <w:fldData xml:space="preserve">PEVuZE5vdGU+PENpdGU+PEF1dGhvcj5LaW5nPC9BdXRob3I+PFllYXI+MjAwOTwvWWVhcj48UmVj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</w:fldData>
        </w:fldChar>
      </w:r>
      <w:r w:rsidR="009772CC">
        <w:instrText xml:space="preserve"> ADDIN EN.CITE.DATA </w:instrText>
      </w:r>
      <w:r w:rsidR="009772CC">
        <w:fldChar w:fldCharType="end"/>
      </w:r>
      <w:r w:rsidR="009772CC">
        <w:fldChar w:fldCharType="separate"/>
      </w:r>
      <w:r w:rsidR="009772CC">
        <w:rPr>
          <w:noProof/>
        </w:rPr>
        <w:t>(</w:t>
      </w:r>
      <w:hyperlink w:anchor="_ENREF_21" w:tooltip="King, 2009 #1863" w:history="1">
        <w:r w:rsidR="000D453C">
          <w:rPr>
            <w:noProof/>
          </w:rPr>
          <w:t>King</w:t>
        </w:r>
        <w:r w:rsidR="000D453C" w:rsidRPr="009772CC">
          <w:rPr>
            <w:i/>
            <w:noProof/>
          </w:rPr>
          <w:t xml:space="preserve"> et al.</w:t>
        </w:r>
        <w:r w:rsidR="000D453C">
          <w:rPr>
            <w:noProof/>
          </w:rPr>
          <w:t xml:space="preserve"> 2009</w:t>
        </w:r>
      </w:hyperlink>
      <w:r w:rsidR="009772CC">
        <w:rPr>
          <w:noProof/>
        </w:rPr>
        <w:t>)</w:t>
      </w:r>
      <w:r w:rsidR="009772CC">
        <w:fldChar w:fldCharType="end"/>
      </w:r>
      <w:r w:rsidR="007D0872">
        <w:t xml:space="preserve">. However, </w:t>
      </w:r>
      <w:r w:rsidR="000570E3">
        <w:t>people with low income</w:t>
      </w:r>
      <w:r w:rsidR="00BD0DBC">
        <w:t xml:space="preserve"> (as represented by </w:t>
      </w:r>
      <w:r w:rsidR="00321257">
        <w:t>those</w:t>
      </w:r>
      <w:r w:rsidR="000570E3">
        <w:t xml:space="preserve"> with</w:t>
      </w:r>
      <w:r w:rsidR="00B20C0E">
        <w:t xml:space="preserve"> health and </w:t>
      </w:r>
      <w:r w:rsidR="000570E3">
        <w:t xml:space="preserve">pension </w:t>
      </w:r>
      <w:r w:rsidR="00B20C0E">
        <w:t xml:space="preserve">concession </w:t>
      </w:r>
      <w:r w:rsidR="000570E3">
        <w:t>cards</w:t>
      </w:r>
      <w:r w:rsidR="00BD0DBC">
        <w:t>)</w:t>
      </w:r>
      <w:r w:rsidR="000570E3">
        <w:t xml:space="preserve">, refugee and asylum seekers, </w:t>
      </w:r>
      <w:r w:rsidR="007D0872">
        <w:t>and young children</w:t>
      </w:r>
      <w:r w:rsidR="00CB07C8">
        <w:t xml:space="preserve"> can access oral health care in the public (government-funded) sector.</w:t>
      </w:r>
      <w:r w:rsidR="000570E3">
        <w:t xml:space="preserve"> </w:t>
      </w:r>
      <w:r w:rsidR="009F1C48">
        <w:t>It has been identified that of all health conditions in Australia, poor oral health is the most strongly associated condition with socio-economic status (National Oral Health Plan, 2015).</w:t>
      </w:r>
    </w:p>
    <w:p w14:paraId="521B8B04" w14:textId="77777777" w:rsidR="00CF63FD" w:rsidRPr="00AE3EC6" w:rsidRDefault="00CF63FD" w:rsidP="00C56EDA">
      <w:pPr>
        <w:spacing w:after="0" w:line="480" w:lineRule="auto"/>
      </w:pPr>
    </w:p>
    <w:p w14:paraId="29C73618" w14:textId="164C2928" w:rsidR="006F4B12" w:rsidRDefault="005F0B79" w:rsidP="00C56EDA">
      <w:pPr>
        <w:spacing w:after="0" w:line="480" w:lineRule="auto"/>
      </w:pPr>
      <w:r>
        <w:t>T</w:t>
      </w:r>
      <w:r w:rsidR="00EF3EEB">
        <w:t>wo recent systematic reviews of</w:t>
      </w:r>
      <w:r w:rsidR="00FE7F7D">
        <w:t xml:space="preserve"> published data</w:t>
      </w:r>
      <w:r w:rsidR="00760A7A">
        <w:t xml:space="preserve"> in peer-reviewed journals</w:t>
      </w:r>
      <w:r w:rsidR="00FE7F7D">
        <w:t xml:space="preserve"> on </w:t>
      </w:r>
      <w:r w:rsidR="00CF63FD">
        <w:t xml:space="preserve">oral health </w:t>
      </w:r>
      <w:r w:rsidR="00FE7F7D">
        <w:t>of</w:t>
      </w:r>
      <w:r w:rsidR="00CF63FD" w:rsidRPr="00AE3EC6">
        <w:t xml:space="preserve"> Aboriginal people in Australia</w:t>
      </w:r>
      <w:r w:rsidR="00280715">
        <w:t xml:space="preserve"> </w:t>
      </w:r>
      <w:r w:rsidR="00FE7F7D">
        <w:t xml:space="preserve">found </w:t>
      </w:r>
      <w:r w:rsidR="00223E34">
        <w:t xml:space="preserve">studies </w:t>
      </w:r>
      <w:r w:rsidR="00FE7F7D">
        <w:t>to be lacking in terms of population coverage and currency</w:t>
      </w:r>
      <w:r w:rsidR="00057154">
        <w:t xml:space="preserve"> </w:t>
      </w:r>
      <w:r w:rsidR="009C2FE8">
        <w:fldChar w:fldCharType="begin">
          <w:fldData xml:space="preserve">PEVuZE5vdGU+PENpdGU+PEF1dGhvcj5kZSBTaWx2YTwvQXV0aG9yPjxZZWFyPjIwMTU8L1llYXI+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</w:fldData>
        </w:fldChar>
      </w:r>
      <w:r w:rsidR="00216731">
        <w:instrText xml:space="preserve"> ADDIN EN.CITE </w:instrText>
      </w:r>
      <w:r w:rsidR="00216731">
        <w:fldChar w:fldCharType="begin">
          <w:fldData xml:space="preserve">PEVuZE5vdGU+PENpdGU+PEF1dGhvcj5kZSBTaWx2YTwvQXV0aG9yPjxZZWFyPjIwMTU8L1llYXI+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</w:fldData>
        </w:fldChar>
      </w:r>
      <w:r w:rsidR="00216731">
        <w:instrText xml:space="preserve"> ADDIN EN.CITE.DATA </w:instrText>
      </w:r>
      <w:r w:rsidR="00216731">
        <w:fldChar w:fldCharType="end"/>
      </w:r>
      <w:r w:rsidR="009C2FE8">
        <w:fldChar w:fldCharType="separate"/>
      </w:r>
      <w:r w:rsidR="00216731">
        <w:rPr>
          <w:noProof/>
        </w:rPr>
        <w:t>(</w:t>
      </w:r>
      <w:hyperlink w:anchor="_ENREF_9" w:tooltip="de Silva, 2015 #1709" w:history="1">
        <w:r w:rsidR="000D453C">
          <w:rPr>
            <w:noProof/>
          </w:rPr>
          <w:t>de Silva</w:t>
        </w:r>
        <w:r w:rsidR="000D453C" w:rsidRPr="00216731">
          <w:rPr>
            <w:i/>
            <w:noProof/>
          </w:rPr>
          <w:t xml:space="preserve"> et al.</w:t>
        </w:r>
        <w:r w:rsidR="000D453C">
          <w:rPr>
            <w:noProof/>
          </w:rPr>
          <w:t xml:space="preserve"> 2015</w:t>
        </w:r>
      </w:hyperlink>
      <w:r w:rsidR="00216731">
        <w:rPr>
          <w:noProof/>
        </w:rPr>
        <w:t xml:space="preserve">; </w:t>
      </w:r>
      <w:hyperlink w:anchor="_ENREF_10" w:tooltip="de Silva, 2016 #1790" w:history="1">
        <w:r w:rsidR="000D453C">
          <w:rPr>
            <w:noProof/>
          </w:rPr>
          <w:t>de Silva</w:t>
        </w:r>
        <w:r w:rsidR="000D453C" w:rsidRPr="00216731">
          <w:rPr>
            <w:i/>
            <w:noProof/>
          </w:rPr>
          <w:t xml:space="preserve"> et al.</w:t>
        </w:r>
        <w:r w:rsidR="000D453C">
          <w:rPr>
            <w:noProof/>
          </w:rPr>
          <w:t xml:space="preserve"> 2016</w:t>
        </w:r>
      </w:hyperlink>
      <w:r w:rsidR="00216731">
        <w:rPr>
          <w:noProof/>
        </w:rPr>
        <w:t>)</w:t>
      </w:r>
      <w:r w:rsidR="009C2FE8">
        <w:fldChar w:fldCharType="end"/>
      </w:r>
      <w:r w:rsidR="00087778">
        <w:t>.</w:t>
      </w:r>
      <w:r w:rsidR="00C513FD">
        <w:t xml:space="preserve"> </w:t>
      </w:r>
      <w:r w:rsidR="00FA7B84">
        <w:t>The available data</w:t>
      </w:r>
      <w:r w:rsidR="00CF63FD" w:rsidRPr="00AE3EC6">
        <w:t xml:space="preserve"> focuses on </w:t>
      </w:r>
      <w:r w:rsidR="00BD619B">
        <w:t>Aboriginal</w:t>
      </w:r>
      <w:r w:rsidR="00BD619B" w:rsidRPr="00AE3EC6">
        <w:t xml:space="preserve"> </w:t>
      </w:r>
      <w:r w:rsidR="00CF63FD" w:rsidRPr="00AE3EC6">
        <w:t>people living in rural and remote locations</w:t>
      </w:r>
      <w:r w:rsidR="00C513FD">
        <w:t xml:space="preserve"> of Australia</w:t>
      </w:r>
      <w:r w:rsidR="00082E6E">
        <w:t xml:space="preserve"> </w:t>
      </w:r>
      <w:r w:rsidR="00082E6E">
        <w:fldChar w:fldCharType="begin">
          <w:fldData xml:space="preserve">PEVuZE5vdGU+PENpdGU+PEF1dGhvcj5BbWFyYXNlbmE8L0F1dGhvcj48WWVhcj4yMDE0PC9ZZWFy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</w:fldData>
        </w:fldChar>
      </w:r>
      <w:r w:rsidR="00FA42DC">
        <w:instrText xml:space="preserve"> ADDIN EN.CITE </w:instrText>
      </w:r>
      <w:r w:rsidR="00FA42DC">
        <w:fldChar w:fldCharType="begin">
          <w:fldData xml:space="preserve">PEVuZE5vdGU+PENpdGU+PEF1dGhvcj5BbWFyYXNlbmE8L0F1dGhvcj48WWVhcj4yMDE0PC9ZZWFy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</w:fldData>
        </w:fldChar>
      </w:r>
      <w:r w:rsidR="00FA42DC">
        <w:instrText xml:space="preserve"> ADDIN EN.CITE.DATA </w:instrText>
      </w:r>
      <w:r w:rsidR="00FA42DC">
        <w:fldChar w:fldCharType="end"/>
      </w:r>
      <w:r w:rsidR="00082E6E">
        <w:fldChar w:fldCharType="separate"/>
      </w:r>
      <w:r w:rsidR="00FA42DC">
        <w:rPr>
          <w:noProof/>
        </w:rPr>
        <w:t>(</w:t>
      </w:r>
      <w:hyperlink w:anchor="_ENREF_27" w:tooltip="Roberts-Thomson, 2004 #1595" w:history="1">
        <w:r w:rsidR="000D453C">
          <w:rPr>
            <w:noProof/>
          </w:rPr>
          <w:t>Roberts-Thomson and Australian Research Centre for Population Oral Health 2004</w:t>
        </w:r>
      </w:hyperlink>
      <w:r w:rsidR="00FA42DC">
        <w:rPr>
          <w:noProof/>
        </w:rPr>
        <w:t xml:space="preserve">; </w:t>
      </w:r>
      <w:hyperlink w:anchor="_ENREF_24" w:tooltip="Kruger, 2008 #1260" w:history="1">
        <w:r w:rsidR="000D453C">
          <w:rPr>
            <w:noProof/>
          </w:rPr>
          <w:t>Kruger</w:t>
        </w:r>
        <w:r w:rsidR="000D453C" w:rsidRPr="00FA42DC">
          <w:rPr>
            <w:i/>
            <w:noProof/>
          </w:rPr>
          <w:t xml:space="preserve"> et al.</w:t>
        </w:r>
        <w:r w:rsidR="000D453C">
          <w:rPr>
            <w:noProof/>
          </w:rPr>
          <w:t xml:space="preserve"> 2008b</w:t>
        </w:r>
      </w:hyperlink>
      <w:r w:rsidR="00FA42DC">
        <w:rPr>
          <w:noProof/>
        </w:rPr>
        <w:t xml:space="preserve">; </w:t>
      </w:r>
      <w:hyperlink w:anchor="_ENREF_22" w:tooltip="Kruger, 2010 #981" w:history="1">
        <w:r w:rsidR="000D453C">
          <w:rPr>
            <w:noProof/>
          </w:rPr>
          <w:t>Kruger</w:t>
        </w:r>
        <w:r w:rsidR="000D453C" w:rsidRPr="00FA42DC">
          <w:rPr>
            <w:i/>
            <w:noProof/>
          </w:rPr>
          <w:t xml:space="preserve"> et al.</w:t>
        </w:r>
        <w:r w:rsidR="000D453C">
          <w:rPr>
            <w:noProof/>
          </w:rPr>
          <w:t xml:space="preserve"> 2010</w:t>
        </w:r>
      </w:hyperlink>
      <w:r w:rsidR="00FA42DC">
        <w:rPr>
          <w:noProof/>
        </w:rPr>
        <w:t xml:space="preserve">; </w:t>
      </w:r>
      <w:hyperlink w:anchor="_ENREF_26" w:tooltip="Pulver, 2010 #885" w:history="1">
        <w:r w:rsidR="000D453C">
          <w:rPr>
            <w:noProof/>
          </w:rPr>
          <w:t>Pulver</w:t>
        </w:r>
        <w:r w:rsidR="000D453C" w:rsidRPr="00FA42DC">
          <w:rPr>
            <w:i/>
            <w:noProof/>
          </w:rPr>
          <w:t xml:space="preserve"> et al.</w:t>
        </w:r>
        <w:r w:rsidR="000D453C">
          <w:rPr>
            <w:noProof/>
          </w:rPr>
          <w:t xml:space="preserve"> 2010</w:t>
        </w:r>
      </w:hyperlink>
      <w:r w:rsidR="00FA42DC">
        <w:rPr>
          <w:noProof/>
        </w:rPr>
        <w:t xml:space="preserve">; </w:t>
      </w:r>
      <w:hyperlink w:anchor="_ENREF_1" w:tooltip="Amarasena, 2014 #1603" w:history="1">
        <w:r w:rsidR="000D453C">
          <w:rPr>
            <w:noProof/>
          </w:rPr>
          <w:t>Amarasena</w:t>
        </w:r>
        <w:r w:rsidR="000D453C" w:rsidRPr="00FA42DC">
          <w:rPr>
            <w:i/>
            <w:noProof/>
          </w:rPr>
          <w:t xml:space="preserve"> et al.</w:t>
        </w:r>
        <w:r w:rsidR="000D453C">
          <w:rPr>
            <w:noProof/>
          </w:rPr>
          <w:t xml:space="preserve"> 2014</w:t>
        </w:r>
      </w:hyperlink>
      <w:r w:rsidR="00FA42DC">
        <w:rPr>
          <w:noProof/>
        </w:rPr>
        <w:t xml:space="preserve">; </w:t>
      </w:r>
      <w:hyperlink w:anchor="_ENREF_13" w:tooltip="Dimitropoulos, 2018 #1855" w:history="1">
        <w:r w:rsidR="000D453C">
          <w:rPr>
            <w:noProof/>
          </w:rPr>
          <w:t>Dimitropoulos</w:t>
        </w:r>
        <w:r w:rsidR="000D453C" w:rsidRPr="00FA42DC">
          <w:rPr>
            <w:i/>
            <w:noProof/>
          </w:rPr>
          <w:t xml:space="preserve"> et al.</w:t>
        </w:r>
        <w:r w:rsidR="000D453C">
          <w:rPr>
            <w:noProof/>
          </w:rPr>
          <w:t xml:space="preserve"> 2018a</w:t>
        </w:r>
      </w:hyperlink>
      <w:r w:rsidR="00FA42DC">
        <w:rPr>
          <w:noProof/>
        </w:rPr>
        <w:t xml:space="preserve">; </w:t>
      </w:r>
      <w:hyperlink w:anchor="_ENREF_14" w:tooltip="Dimitropoulos, 2018 #1854" w:history="1">
        <w:r w:rsidR="000D453C">
          <w:rPr>
            <w:noProof/>
          </w:rPr>
          <w:t>Dimitropoulos</w:t>
        </w:r>
        <w:r w:rsidR="000D453C" w:rsidRPr="00FA42DC">
          <w:rPr>
            <w:i/>
            <w:noProof/>
          </w:rPr>
          <w:t xml:space="preserve"> et al.</w:t>
        </w:r>
        <w:r w:rsidR="000D453C">
          <w:rPr>
            <w:noProof/>
          </w:rPr>
          <w:t xml:space="preserve"> 2018b</w:t>
        </w:r>
      </w:hyperlink>
      <w:r w:rsidR="00FA42DC">
        <w:rPr>
          <w:noProof/>
        </w:rPr>
        <w:t xml:space="preserve">; </w:t>
      </w:r>
      <w:hyperlink w:anchor="_ENREF_7" w:tooltip="Butten, 2019 #1853" w:history="1">
        <w:r w:rsidR="000D453C">
          <w:rPr>
            <w:noProof/>
          </w:rPr>
          <w:t>Butten</w:t>
        </w:r>
        <w:r w:rsidR="000D453C" w:rsidRPr="00FA42DC">
          <w:rPr>
            <w:i/>
            <w:noProof/>
          </w:rPr>
          <w:t xml:space="preserve"> et al.</w:t>
        </w:r>
        <w:r w:rsidR="000D453C">
          <w:rPr>
            <w:noProof/>
          </w:rPr>
          <w:t xml:space="preserve"> 2019</w:t>
        </w:r>
      </w:hyperlink>
      <w:r w:rsidR="00FA42DC">
        <w:rPr>
          <w:noProof/>
        </w:rPr>
        <w:t>)</w:t>
      </w:r>
      <w:r w:rsidR="00082E6E">
        <w:fldChar w:fldCharType="end"/>
      </w:r>
      <w:r w:rsidR="00C513FD">
        <w:t xml:space="preserve">. </w:t>
      </w:r>
      <w:r w:rsidR="00CF63FD" w:rsidRPr="00AE3EC6">
        <w:t>A recent</w:t>
      </w:r>
      <w:r w:rsidR="007F28F4">
        <w:t xml:space="preserve"> Australian Institute of Health and Welfare (AIHW)</w:t>
      </w:r>
      <w:r w:rsidR="00CF63FD" w:rsidRPr="00AE3EC6">
        <w:t xml:space="preserve"> publication has demonstrated that </w:t>
      </w:r>
      <w:r w:rsidR="00087778">
        <w:t xml:space="preserve">in contemporary Australia, </w:t>
      </w:r>
      <w:r w:rsidR="00CF63FD" w:rsidRPr="00AE3EC6">
        <w:t xml:space="preserve">the Aboriginal population is concentrated on the eastern coastline and that the largest clusters of </w:t>
      </w:r>
      <w:r w:rsidR="00CF2D0E">
        <w:t xml:space="preserve">Aboriginal people are in cities </w:t>
      </w:r>
      <w:r w:rsidR="00776AF5" w:rsidRPr="00AE3EC6">
        <w:fldChar w:fldCharType="begin"/>
      </w:r>
      <w:r w:rsidR="00481C71">
        <w:instrText xml:space="preserve"> ADDIN EN.CITE &lt;EndNote&gt;&lt;Cite&gt;&lt;Author&gt;Australian Institute of Health and Welfare&lt;/Author&gt;&lt;Year&gt;2015&lt;/Year&gt;&lt;RecNum&gt;1637&lt;/RecNum&gt;&lt;DisplayText&gt;(Australian Institute of Health and Welfare 2015)&lt;/DisplayText&gt;&lt;record&gt;&lt;rec-number&gt;1637&lt;/rec-number&gt;&lt;foreign-keys&gt;&lt;key app="EN" db-id="rxd9svp9s99ttkef05b5dt9af9w50p20aet2" timestamp="1435035429"&gt;1637&lt;/key&gt;&lt;/foreign-keys&gt;&lt;ref-type name="Report"&gt;27&lt;/ref-type&gt;&lt;contributors&gt;&lt;authors&gt;&lt;author&gt;Australian Institute of Health and Welfare,&lt;/author&gt;&lt;/authors&gt;&lt;/contributors&gt;&lt;titles&gt;&lt;title&gt;The health and welfare of Australia&amp;apos;s Aboriginal and Torres Strait Islander people 2015&lt;/title&gt;&lt;/titles&gt;&lt;volume&gt;147&lt;/volume&gt;&lt;dates&gt;&lt;year&gt;2015&lt;/year&gt;&lt;/dates&gt;&lt;pub-location&gt;Canberra&lt;/pub-location&gt;&lt;publisher&gt;AIHW&lt;/publisher&gt;&lt;urls&gt;&lt;/urls&gt;&lt;/record&gt;&lt;/Cite&gt;&lt;/EndNote&gt;</w:instrText>
      </w:r>
      <w:r w:rsidR="00776AF5" w:rsidRPr="00AE3EC6">
        <w:fldChar w:fldCharType="separate"/>
      </w:r>
      <w:r w:rsidR="00481C71">
        <w:rPr>
          <w:noProof/>
        </w:rPr>
        <w:t>(</w:t>
      </w:r>
      <w:hyperlink w:anchor="_ENREF_5" w:tooltip="Australian Institute of Health and Welfare, 2015 #1637" w:history="1">
        <w:r w:rsidR="000D453C">
          <w:rPr>
            <w:noProof/>
          </w:rPr>
          <w:t>Australian Institute of Health and Welfare 2015</w:t>
        </w:r>
      </w:hyperlink>
      <w:r w:rsidR="00481C71">
        <w:rPr>
          <w:noProof/>
        </w:rPr>
        <w:t>)</w:t>
      </w:r>
      <w:r w:rsidR="00776AF5" w:rsidRPr="00AE3EC6">
        <w:fldChar w:fldCharType="end"/>
      </w:r>
      <w:r w:rsidR="00CF2D0E">
        <w:t>.</w:t>
      </w:r>
      <w:r w:rsidR="00C513FD">
        <w:t xml:space="preserve"> </w:t>
      </w:r>
      <w:r w:rsidR="00CF63FD" w:rsidRPr="00AE3EC6">
        <w:t xml:space="preserve">There is no published information about the oral health status of </w:t>
      </w:r>
      <w:r w:rsidR="007F28F4">
        <w:t>Aboriginal</w:t>
      </w:r>
      <w:r w:rsidR="00CF63FD" w:rsidRPr="00AE3EC6">
        <w:t xml:space="preserve"> people living in Victoria or how they a</w:t>
      </w:r>
      <w:r w:rsidR="00CF2D0E">
        <w:t xml:space="preserve">ccess oral health care services </w:t>
      </w:r>
      <w:r w:rsidR="00776AF5" w:rsidRPr="00AE3EC6">
        <w:fldChar w:fldCharType="begin"/>
      </w:r>
      <w:r w:rsidR="00AE7A65">
        <w:instrText xml:space="preserve"> ADDIN EN.CITE &lt;EndNote&gt;&lt;Cite&gt;&lt;Author&gt;de Silva&lt;/Author&gt;&lt;Year&gt;2015&lt;/Year&gt;&lt;RecNum&gt;1709&lt;/RecNum&gt;&lt;DisplayText&gt;(de Silva&lt;style face="italic"&gt; et al.&lt;/style&gt; 2015)&lt;/DisplayText&gt;&lt;record&gt;&lt;rec-number&gt;1709&lt;/rec-number&gt;&lt;foreign-keys&gt;&lt;key app="EN" db-id="rxd9svp9s99ttkef05b5dt9af9w50p20aet2" timestamp="1444111476"&gt;1709&lt;/key&gt;&lt;/foreign-keys&gt;&lt;ref-type name="Journal Article"&gt;17&lt;/ref-type&gt;&lt;contributors&gt;&lt;authors&gt;&lt;author&gt;de Silva, A.M.&lt;/author&gt;&lt;author&gt;Martin-Kerry, J.M.&lt;/author&gt;&lt;author&gt;Geale, A.&lt;/author&gt;&lt;author&gt;Cole, D.&lt;/author&gt;&lt;/authors&gt;&lt;/contributors&gt;&lt;titles&gt;&lt;title&gt;Flying blind: trying to find solutions to Indigenous oral health&lt;/title&gt;&lt;secondary-title&gt;Australian Health Review&lt;/secondary-title&gt;&lt;/titles&gt;&lt;periodical&gt;&lt;full-title&gt;Australian Health Review&lt;/full-title&gt;&lt;/periodical&gt;&lt;edition&gt;December 2015&lt;/edition&gt;&lt;dates&gt;&lt;year&gt;2015&lt;/year&gt;&lt;/dates&gt;&lt;urls&gt;&lt;/urls&gt;&lt;electronic-resource-num&gt;doi: 10.1071/AH15157.&lt;/electronic-resource-num&gt;&lt;/record&gt;&lt;/Cite&gt;&lt;Cite&gt;&lt;Author&gt;de Silva&lt;/Author&gt;&lt;Year&gt;2015&lt;/Year&gt;&lt;RecNum&gt;1709&lt;/RecNum&gt;&lt;record&gt;&lt;rec-number&gt;1709&lt;/rec-number&gt;&lt;foreign-keys&gt;&lt;key app="EN" db-id="rxd9svp9s99ttkef05b5dt9af9w50p20aet2" timestamp="1444111476"&gt;1709&lt;/key&gt;&lt;/foreign-keys&gt;&lt;ref-type name="Journal Article"&gt;17&lt;/ref-type&gt;&lt;contributors&gt;&lt;authors&gt;&lt;author&gt;de Silva, A.M.&lt;/author&gt;&lt;author&gt;Martin-Kerry, J.M.&lt;/author&gt;&lt;author&gt;Geale, A.&lt;/author&gt;&lt;author&gt;Cole, D.&lt;/author&gt;&lt;/authors&gt;&lt;/contributors&gt;&lt;titles&gt;&lt;title&gt;Flying blind: trying to find solutions to Indigenous oral health&lt;/title&gt;&lt;secondary-title&gt;Australian Health Review&lt;/secondary-title&gt;&lt;/titles&gt;&lt;periodical&gt;&lt;full-title&gt;Australian Health Review&lt;/full-title&gt;&lt;/periodical&gt;&lt;edition&gt;December 2015&lt;/edition&gt;&lt;dates&gt;&lt;year&gt;2015&lt;/year&gt;&lt;/dates&gt;&lt;urls&gt;&lt;/urls&gt;&lt;electronic-resource-num&gt;doi: 10.1071/AH15157.&lt;/electronic-resource-num&gt;&lt;/record&gt;&lt;/Cite&gt;&lt;/EndNote&gt;</w:instrText>
      </w:r>
      <w:r w:rsidR="00776AF5" w:rsidRPr="00AE3EC6">
        <w:fldChar w:fldCharType="separate"/>
      </w:r>
      <w:r w:rsidR="00AE7A65">
        <w:rPr>
          <w:noProof/>
        </w:rPr>
        <w:t>(</w:t>
      </w:r>
      <w:hyperlink w:anchor="_ENREF_9" w:tooltip="de Silva, 2015 #1709" w:history="1">
        <w:r w:rsidR="000D453C">
          <w:rPr>
            <w:noProof/>
          </w:rPr>
          <w:t>de Silva</w:t>
        </w:r>
        <w:r w:rsidR="000D453C" w:rsidRPr="00AE7A65">
          <w:rPr>
            <w:i/>
            <w:noProof/>
          </w:rPr>
          <w:t xml:space="preserve"> et al.</w:t>
        </w:r>
        <w:r w:rsidR="000D453C">
          <w:rPr>
            <w:noProof/>
          </w:rPr>
          <w:t xml:space="preserve"> 2015</w:t>
        </w:r>
      </w:hyperlink>
      <w:r w:rsidR="00AE7A65">
        <w:rPr>
          <w:noProof/>
        </w:rPr>
        <w:t>)</w:t>
      </w:r>
      <w:r w:rsidR="00776AF5" w:rsidRPr="00AE3EC6">
        <w:fldChar w:fldCharType="end"/>
      </w:r>
      <w:r w:rsidR="00CF2D0E">
        <w:t>.</w:t>
      </w:r>
      <w:r w:rsidR="00C513FD">
        <w:t xml:space="preserve"> </w:t>
      </w:r>
      <w:r w:rsidR="00CF63FD" w:rsidRPr="00AE3EC6">
        <w:t>Without this evidence</w:t>
      </w:r>
      <w:r w:rsidR="00CF2D0E">
        <w:t>,</w:t>
      </w:r>
      <w:r w:rsidR="00CF63FD" w:rsidRPr="00AE3EC6">
        <w:t xml:space="preserve"> it is difficult to develop </w:t>
      </w:r>
      <w:r w:rsidR="00CF23FF">
        <w:t xml:space="preserve">appropriate </w:t>
      </w:r>
      <w:r w:rsidR="00CF63FD" w:rsidRPr="00AE3EC6">
        <w:t>policies</w:t>
      </w:r>
      <w:r w:rsidR="00CF23FF">
        <w:t xml:space="preserve"> </w:t>
      </w:r>
      <w:r w:rsidR="00CF63FD" w:rsidRPr="00AE3EC6">
        <w:t xml:space="preserve">or models of care, to increase access </w:t>
      </w:r>
      <w:r w:rsidR="00CF23FF">
        <w:t xml:space="preserve">to oral health care services </w:t>
      </w:r>
      <w:r w:rsidR="00CF63FD" w:rsidRPr="00AE3EC6">
        <w:t xml:space="preserve">and </w:t>
      </w:r>
      <w:r w:rsidR="00CF23FF">
        <w:t xml:space="preserve">improve outcomes for </w:t>
      </w:r>
      <w:r w:rsidR="00CF63FD" w:rsidRPr="00AE3EC6">
        <w:t>Aboriginal people</w:t>
      </w:r>
      <w:r w:rsidR="00280715">
        <w:t>.</w:t>
      </w:r>
    </w:p>
    <w:p w14:paraId="7391AF6B" w14:textId="77777777" w:rsidR="00280715" w:rsidRDefault="00280715" w:rsidP="00C56EDA">
      <w:pPr>
        <w:spacing w:after="0" w:line="480" w:lineRule="auto"/>
      </w:pPr>
    </w:p>
    <w:p w14:paraId="65191A87" w14:textId="1B2747A8" w:rsidR="00BD619B" w:rsidRDefault="00CF63FD" w:rsidP="00C56EDA">
      <w:pPr>
        <w:spacing w:after="0" w:line="480" w:lineRule="auto"/>
      </w:pPr>
      <w:r w:rsidRPr="00AE3EC6">
        <w:t xml:space="preserve">The aim of this study was to </w:t>
      </w:r>
      <w:r w:rsidR="006F4B12">
        <w:t xml:space="preserve">use existing </w:t>
      </w:r>
      <w:r w:rsidR="00B20C0E">
        <w:t xml:space="preserve">oral </w:t>
      </w:r>
      <w:r w:rsidR="006F4B12">
        <w:t xml:space="preserve">health </w:t>
      </w:r>
      <w:r w:rsidR="00B20C0E">
        <w:t xml:space="preserve">service </w:t>
      </w:r>
      <w:r w:rsidR="006F4B12">
        <w:t xml:space="preserve">data to describe </w:t>
      </w:r>
      <w:r w:rsidRPr="00AE3EC6">
        <w:t>where Aboriginal people att</w:t>
      </w:r>
      <w:r w:rsidR="00D25DD0">
        <w:t xml:space="preserve">end for public oral health </w:t>
      </w:r>
      <w:r w:rsidRPr="00AE3EC6">
        <w:t xml:space="preserve">services in Victoria and to </w:t>
      </w:r>
      <w:r w:rsidR="00F6517A">
        <w:t xml:space="preserve">examine differences </w:t>
      </w:r>
      <w:r w:rsidRPr="00AE3EC6">
        <w:t xml:space="preserve">in the level of </w:t>
      </w:r>
      <w:r w:rsidR="00DD163D">
        <w:t xml:space="preserve">dental </w:t>
      </w:r>
      <w:r w:rsidRPr="00AE3EC6">
        <w:t>caries in Aboriginal and non-Aboriginal people living in Victoria.</w:t>
      </w:r>
    </w:p>
    <w:p w14:paraId="5BF2890D" w14:textId="77777777" w:rsidR="008F3503" w:rsidRDefault="008F3503" w:rsidP="00C56EDA">
      <w:pPr>
        <w:spacing w:after="0" w:line="480" w:lineRule="auto"/>
        <w:rPr>
          <w:b/>
        </w:rPr>
      </w:pPr>
    </w:p>
    <w:p w14:paraId="76FAB043" w14:textId="60E95475" w:rsidR="00CF63FD" w:rsidRPr="00AE3EC6" w:rsidRDefault="00DB51FC" w:rsidP="00C56EDA">
      <w:pPr>
        <w:spacing w:after="0" w:line="480" w:lineRule="auto"/>
        <w:rPr>
          <w:b/>
        </w:rPr>
      </w:pPr>
      <w:r>
        <w:rPr>
          <w:b/>
        </w:rPr>
        <w:t>Methods</w:t>
      </w:r>
    </w:p>
    <w:p w14:paraId="14098BDF" w14:textId="2732F490" w:rsidR="00E914A1" w:rsidRDefault="00CF63FD" w:rsidP="00C56EDA">
      <w:pPr>
        <w:spacing w:after="0" w:line="480" w:lineRule="auto"/>
      </w:pPr>
      <w:r>
        <w:t>Th</w:t>
      </w:r>
      <w:r w:rsidR="008C6E0A">
        <w:t xml:space="preserve">is study involved </w:t>
      </w:r>
      <w:r>
        <w:t>a retrospective analysis of routinely collected clinic</w:t>
      </w:r>
      <w:r w:rsidR="00851BF5">
        <w:t xml:space="preserve">al data for Aboriginal and non-Aboriginal patients </w:t>
      </w:r>
      <w:r>
        <w:t xml:space="preserve">attending </w:t>
      </w:r>
      <w:r w:rsidR="00C53CAA">
        <w:t xml:space="preserve">dental </w:t>
      </w:r>
      <w:r w:rsidR="008C6E0A">
        <w:t>clinic</w:t>
      </w:r>
      <w:r w:rsidR="00C53CAA">
        <w:t>s</w:t>
      </w:r>
      <w:r w:rsidR="008C6E0A">
        <w:t xml:space="preserve"> across the </w:t>
      </w:r>
      <w:r>
        <w:t xml:space="preserve">Victorian public oral health </w:t>
      </w:r>
      <w:r w:rsidR="008C6E0A">
        <w:t>care service</w:t>
      </w:r>
      <w:r>
        <w:t xml:space="preserve">. </w:t>
      </w:r>
      <w:r w:rsidR="00C513FD">
        <w:t>These</w:t>
      </w:r>
      <w:r w:rsidRPr="00AE3EC6">
        <w:t xml:space="preserve"> </w:t>
      </w:r>
      <w:r w:rsidR="00563285">
        <w:t xml:space="preserve">data </w:t>
      </w:r>
      <w:r w:rsidR="007D0872">
        <w:t>are</w:t>
      </w:r>
      <w:r w:rsidR="00563285">
        <w:t xml:space="preserve"> drawn from two sources: </w:t>
      </w:r>
    </w:p>
    <w:p w14:paraId="5159F93F" w14:textId="5948AEAA" w:rsidR="00563285" w:rsidRPr="00523813" w:rsidRDefault="00CF63FD" w:rsidP="00C56EDA">
      <w:pPr>
        <w:pStyle w:val="ListParagraph"/>
        <w:numPr>
          <w:ilvl w:val="0"/>
          <w:numId w:val="5"/>
        </w:numPr>
        <w:spacing w:after="0" w:line="480" w:lineRule="auto"/>
        <w:rPr>
          <w:lang w:val="en-US"/>
        </w:rPr>
      </w:pPr>
      <w:r w:rsidRPr="00AE3EC6">
        <w:t>Titanium, the electronic data system used by Victorian public oral health clinics to capture clinical an</w:t>
      </w:r>
      <w:r w:rsidR="00280715">
        <w:t xml:space="preserve">d administrative patient data. </w:t>
      </w:r>
      <w:r w:rsidRPr="00755E63">
        <w:rPr>
          <w:lang w:val="en-US"/>
        </w:rPr>
        <w:t xml:space="preserve">Data </w:t>
      </w:r>
      <w:r w:rsidR="00305E99">
        <w:rPr>
          <w:lang w:val="en-US"/>
        </w:rPr>
        <w:t>were</w:t>
      </w:r>
      <w:r w:rsidR="00563285" w:rsidRPr="00B07504">
        <w:rPr>
          <w:lang w:val="en-US"/>
        </w:rPr>
        <w:t xml:space="preserve"> extracted </w:t>
      </w:r>
      <w:r w:rsidRPr="00B07504">
        <w:rPr>
          <w:lang w:val="en-US"/>
        </w:rPr>
        <w:t>for Aboriginal and non-Aboriginal patients attending Victorian public oral health services for two financial years</w:t>
      </w:r>
      <w:r w:rsidR="00563285" w:rsidRPr="00B07504">
        <w:rPr>
          <w:lang w:val="en-US"/>
        </w:rPr>
        <w:t xml:space="preserve"> (</w:t>
      </w:r>
      <w:r w:rsidRPr="00B07504">
        <w:rPr>
          <w:lang w:val="en-US"/>
        </w:rPr>
        <w:t>2012/13 and 2013/14</w:t>
      </w:r>
      <w:r w:rsidR="00563285" w:rsidRPr="00523813">
        <w:rPr>
          <w:lang w:val="en-US"/>
        </w:rPr>
        <w:t xml:space="preserve">) </w:t>
      </w:r>
      <w:r w:rsidRPr="00523813">
        <w:rPr>
          <w:lang w:val="en-US"/>
        </w:rPr>
        <w:t>by the Victorian Departmen</w:t>
      </w:r>
      <w:r w:rsidR="00280715">
        <w:rPr>
          <w:lang w:val="en-US"/>
        </w:rPr>
        <w:t>t of Health and Human Services.</w:t>
      </w:r>
    </w:p>
    <w:p w14:paraId="4C0FD2F8" w14:textId="4DCB388D" w:rsidR="00755E63" w:rsidRDefault="00E914A1" w:rsidP="00C56EDA">
      <w:pPr>
        <w:pStyle w:val="ListParagraph"/>
        <w:numPr>
          <w:ilvl w:val="0"/>
          <w:numId w:val="5"/>
        </w:numPr>
        <w:spacing w:after="0" w:line="480" w:lineRule="auto"/>
      </w:pPr>
      <w:r>
        <w:t>T</w:t>
      </w:r>
      <w:r w:rsidR="00CF63FD" w:rsidRPr="00AE3EC6">
        <w:t xml:space="preserve">he </w:t>
      </w:r>
      <w:r>
        <w:t xml:space="preserve">2011 </w:t>
      </w:r>
      <w:r w:rsidR="00CF63FD" w:rsidRPr="00AE3EC6">
        <w:t>Census dataset from the Australian Bureau of Statistics (ABS)</w:t>
      </w:r>
      <w:r w:rsidR="00305E99">
        <w:t xml:space="preserve">. </w:t>
      </w:r>
      <w:r w:rsidR="002856BA">
        <w:t xml:space="preserve">The </w:t>
      </w:r>
      <w:r w:rsidR="00CF63FD" w:rsidRPr="00AE3EC6">
        <w:t>number of Aboriginal people living in Victoria</w:t>
      </w:r>
      <w:r w:rsidR="00280715">
        <w:t xml:space="preserve"> was extracted by postcode.</w:t>
      </w:r>
    </w:p>
    <w:p w14:paraId="7C24286D" w14:textId="092686D1" w:rsidR="00755E63" w:rsidRDefault="00755E63" w:rsidP="00C56EDA">
      <w:pPr>
        <w:spacing w:after="0" w:line="480" w:lineRule="auto"/>
      </w:pPr>
    </w:p>
    <w:p w14:paraId="260EBEA5" w14:textId="4189188F" w:rsidR="00C91F05" w:rsidRPr="00970243" w:rsidRDefault="00C91F05" w:rsidP="00C56EDA">
      <w:pPr>
        <w:spacing w:after="0" w:line="480" w:lineRule="auto"/>
        <w:rPr>
          <w:i/>
        </w:rPr>
      </w:pPr>
      <w:r w:rsidRPr="00970243">
        <w:rPr>
          <w:i/>
        </w:rPr>
        <w:t>Titanium data</w:t>
      </w:r>
    </w:p>
    <w:p w14:paraId="60DC09EC" w14:textId="371C18BC" w:rsidR="008C2DF0" w:rsidRPr="00AE3EC6" w:rsidRDefault="008C2DF0" w:rsidP="00C56EDA">
      <w:pPr>
        <w:spacing w:after="0" w:line="480" w:lineRule="auto"/>
      </w:pPr>
      <w:r>
        <w:t xml:space="preserve">Titanium data were summarised according to age, clinic location, course of care and types of oral health care provided. The main outcome measures analysed were the number of visits, reason for visit (emergency or non-emergency), clinic location and services (including the number and type of treatment received). </w:t>
      </w:r>
      <w:r w:rsidR="00C91F05">
        <w:t>Patients who identified as being Aboriginal or Torres Strait Islander when attending the oral health service are included in the Aboriginal patient data and those who did not are referred to as non-Aboriginal.</w:t>
      </w:r>
      <w:r w:rsidR="00E71EB9">
        <w:t xml:space="preserve"> We note </w:t>
      </w:r>
      <w:r w:rsidR="005363B5">
        <w:t xml:space="preserve">however </w:t>
      </w:r>
      <w:r w:rsidR="00E71EB9">
        <w:t xml:space="preserve">that Aboriginal people do not always identify as </w:t>
      </w:r>
      <w:r w:rsidR="00057154">
        <w:t>Aboriginal within health services or within Census data collection processes (Census 2016)</w:t>
      </w:r>
      <w:r w:rsidR="003023E3">
        <w:t xml:space="preserve"> and this will impact the data presented in this study</w:t>
      </w:r>
      <w:r w:rsidR="00057154">
        <w:t>.</w:t>
      </w:r>
    </w:p>
    <w:p w14:paraId="6988A8F6" w14:textId="46114774" w:rsidR="00C91F05" w:rsidRPr="00970243" w:rsidRDefault="00C91F05" w:rsidP="00C56EDA">
      <w:pPr>
        <w:spacing w:after="0" w:line="480" w:lineRule="auto"/>
        <w:rPr>
          <w:i/>
        </w:rPr>
      </w:pPr>
      <w:r w:rsidRPr="00970243">
        <w:rPr>
          <w:i/>
        </w:rPr>
        <w:t>Census data</w:t>
      </w:r>
    </w:p>
    <w:p w14:paraId="52E65181" w14:textId="6F759DF2" w:rsidR="0088745C" w:rsidRPr="00FE2EEC" w:rsidRDefault="00CF63FD" w:rsidP="00C56EDA">
      <w:pPr>
        <w:spacing w:after="0" w:line="480" w:lineRule="auto"/>
        <w:rPr>
          <w:lang w:val="en-US"/>
        </w:rPr>
      </w:pPr>
      <w:r w:rsidRPr="00AE3EC6">
        <w:rPr>
          <w:lang w:val="en-US"/>
        </w:rPr>
        <w:t xml:space="preserve">The </w:t>
      </w:r>
      <w:r w:rsidR="00B20C0E">
        <w:rPr>
          <w:lang w:val="en-US"/>
        </w:rPr>
        <w:t xml:space="preserve">2011 </w:t>
      </w:r>
      <w:r w:rsidR="00523813">
        <w:rPr>
          <w:lang w:val="en-US"/>
        </w:rPr>
        <w:t xml:space="preserve">Census </w:t>
      </w:r>
      <w:r w:rsidRPr="00AE3EC6">
        <w:rPr>
          <w:lang w:val="en-US"/>
        </w:rPr>
        <w:t>data were</w:t>
      </w:r>
      <w:r w:rsidR="00523813">
        <w:rPr>
          <w:lang w:val="en-US"/>
        </w:rPr>
        <w:t xml:space="preserve"> compared </w:t>
      </w:r>
      <w:r w:rsidRPr="00AE3EC6">
        <w:rPr>
          <w:lang w:val="en-US"/>
        </w:rPr>
        <w:t xml:space="preserve">with Titanium data </w:t>
      </w:r>
      <w:r w:rsidR="00D53E7C">
        <w:rPr>
          <w:lang w:val="en-US"/>
        </w:rPr>
        <w:t xml:space="preserve">to examine the proportion </w:t>
      </w:r>
      <w:r w:rsidRPr="00AE3EC6">
        <w:rPr>
          <w:lang w:val="en-US"/>
        </w:rPr>
        <w:t xml:space="preserve">of Aboriginal patients attending per public oral health clinic to </w:t>
      </w:r>
      <w:r w:rsidR="00D53E7C">
        <w:rPr>
          <w:lang w:val="en-US"/>
        </w:rPr>
        <w:t xml:space="preserve">describe </w:t>
      </w:r>
      <w:r w:rsidRPr="00AE3EC6">
        <w:rPr>
          <w:lang w:val="en-US"/>
        </w:rPr>
        <w:t>how this population is accessing public oral health services.</w:t>
      </w:r>
      <w:r w:rsidR="0088745C" w:rsidRPr="0088745C">
        <w:t xml:space="preserve"> Data published by ABS estimate the Victorian Aboriginal population to be 47,333</w:t>
      </w:r>
      <w:r w:rsidR="00CF2D0E">
        <w:t xml:space="preserve"> </w:t>
      </w:r>
      <w:r w:rsidR="00776AF5" w:rsidRPr="0088745C">
        <w:fldChar w:fldCharType="begin"/>
      </w:r>
      <w:r w:rsidR="00481C71">
        <w:instrText xml:space="preserve"> ADDIN EN.CITE &lt;EndNote&gt;&lt;Cite&gt;&lt;Author&gt;Australian Bureau of Statistics&lt;/Author&gt;&lt;Year&gt;2011&lt;/Year&gt;&lt;RecNum&gt;1614&lt;/RecNum&gt;&lt;DisplayText&gt;(Australian Bureau of Statistics 2011)&lt;/DisplayText&gt;&lt;record&gt;&lt;rec-number&gt;1614&lt;/rec-number&gt;&lt;foreign-keys&gt;&lt;key app="EN" db-id="rxd9svp9s99ttkef05b5dt9af9w50p20aet2" timestamp="1434069540"&gt;1614&lt;/key&gt;&lt;/foreign-keys&gt;&lt;ref-type name="Web Page"&gt;12&lt;/ref-type&gt;&lt;contributors&gt;&lt;authors&gt;&lt;author&gt;Australian Bureau of Statistics,&lt;/author&gt;&lt;/authors&gt;&lt;/contributors&gt;&lt;titles&gt;&lt;title&gt;Estimates of Aboriginal and Torres Strait Islander Australians, June 2011&lt;/title&gt;&lt;/titles&gt;&lt;volume&gt;2015&lt;/volume&gt;&lt;number&gt;12/06/2015&lt;/number&gt;&lt;dates&gt;&lt;year&gt;2011&lt;/year&gt;&lt;/dates&gt;&lt;urls&gt;&lt;related-urls&gt;&lt;url&gt;http://www.abs.gov.au/ausstats/abs@.nsf/mf/3238.0.55.001&lt;/url&gt;&lt;/related-urls&gt;&lt;/urls&gt;&lt;/record&gt;&lt;/Cite&gt;&lt;/EndNote&gt;</w:instrText>
      </w:r>
      <w:r w:rsidR="00776AF5" w:rsidRPr="0088745C">
        <w:fldChar w:fldCharType="separate"/>
      </w:r>
      <w:r w:rsidR="00481C71">
        <w:rPr>
          <w:noProof/>
        </w:rPr>
        <w:t>(</w:t>
      </w:r>
      <w:hyperlink w:anchor="_ENREF_3" w:tooltip="Australian Bureau of Statistics, 2011 #1614" w:history="1">
        <w:r w:rsidR="000D453C">
          <w:rPr>
            <w:noProof/>
          </w:rPr>
          <w:t>Australian Bureau of Statistics 2011</w:t>
        </w:r>
      </w:hyperlink>
      <w:r w:rsidR="00481C71">
        <w:rPr>
          <w:noProof/>
        </w:rPr>
        <w:t>)</w:t>
      </w:r>
      <w:r w:rsidR="00776AF5" w:rsidRPr="0088745C">
        <w:rPr>
          <w:lang w:val="en-US"/>
        </w:rPr>
        <w:fldChar w:fldCharType="end"/>
      </w:r>
      <w:r w:rsidR="00CF2D0E">
        <w:rPr>
          <w:lang w:val="en-US"/>
        </w:rPr>
        <w:t>.</w:t>
      </w:r>
      <w:r w:rsidR="0088745C" w:rsidRPr="0088745C">
        <w:t xml:space="preserve"> This is based on a number of adjustments made to the total population count through the Census.  However, whilst the total population within Victoria can be adjusted, this was not possible at a more detailed level (e.g. for regions or postcodes within </w:t>
      </w:r>
      <w:r w:rsidR="00C513FD">
        <w:t>Victoria</w:t>
      </w:r>
      <w:r w:rsidR="009C74FE">
        <w:t xml:space="preserve">). </w:t>
      </w:r>
      <w:r w:rsidR="0088745C" w:rsidRPr="0088745C">
        <w:t>The data available from ABS for analysis within this study is the actual count obtained on Census night 2011, which is 37,736 and this was made available by postcode for further analysis and mapping within this study</w:t>
      </w:r>
      <w:r w:rsidR="009C74FE">
        <w:t xml:space="preserve">. </w:t>
      </w:r>
      <w:r w:rsidR="00D515C3">
        <w:rPr>
          <w:lang w:val="en-US"/>
        </w:rPr>
        <w:t xml:space="preserve">The geographical distribution of Aboriginal patients was </w:t>
      </w:r>
      <w:r w:rsidR="00D515C3" w:rsidRPr="00AE3EC6">
        <w:rPr>
          <w:lang w:val="en-US"/>
        </w:rPr>
        <w:t xml:space="preserve">mapped using </w:t>
      </w:r>
      <w:r w:rsidR="00B20C0E">
        <w:rPr>
          <w:lang w:val="en-US"/>
        </w:rPr>
        <w:t>the</w:t>
      </w:r>
      <w:r w:rsidR="00B20C0E" w:rsidRPr="00AE3EC6">
        <w:rPr>
          <w:lang w:val="en-US"/>
        </w:rPr>
        <w:t xml:space="preserve"> </w:t>
      </w:r>
      <w:r w:rsidR="00D515C3" w:rsidRPr="00AE3EC6">
        <w:rPr>
          <w:lang w:val="en-US"/>
        </w:rPr>
        <w:t>Geographical Information System software</w:t>
      </w:r>
      <w:r w:rsidR="00DB51FC">
        <w:rPr>
          <w:lang w:val="en-US"/>
        </w:rPr>
        <w:t xml:space="preserve"> </w:t>
      </w:r>
      <w:r w:rsidR="00B20C0E" w:rsidRPr="00C513FD">
        <w:rPr>
          <w:lang w:val="en-US"/>
        </w:rPr>
        <w:t>MapInfo</w:t>
      </w:r>
      <w:bookmarkStart w:id="1" w:name="OLE_LINK1"/>
      <w:r w:rsidR="00B20C0E" w:rsidRPr="00C513FD">
        <w:rPr>
          <w:sz w:val="36"/>
          <w:szCs w:val="36"/>
          <w:lang w:val="en-US"/>
        </w:rPr>
        <w:t>®</w:t>
      </w:r>
      <w:bookmarkEnd w:id="1"/>
      <w:r w:rsidR="00D515C3" w:rsidRPr="00C513FD">
        <w:rPr>
          <w:lang w:val="en-US"/>
        </w:rPr>
        <w:t>.</w:t>
      </w:r>
      <w:r w:rsidR="009C74FE">
        <w:rPr>
          <w:lang w:val="en-US"/>
        </w:rPr>
        <w:t xml:space="preserve"> </w:t>
      </w:r>
      <w:r w:rsidR="0088745C" w:rsidRPr="0088745C">
        <w:t xml:space="preserve">To demonstrate the variation in service coverage across the state, the number of Aboriginal individuals treated over a </w:t>
      </w:r>
      <w:r w:rsidR="007D0872" w:rsidRPr="0088745C">
        <w:t>two-year</w:t>
      </w:r>
      <w:r w:rsidR="0088745C" w:rsidRPr="0088745C">
        <w:t xml:space="preserve"> period has been mapped as a percentage of the Aboriginal population by agency catchment area. Postcodes have been notionally assigned to agencies to form catchment areas based on historical data of agencies that most individuals from each postcode accessed care from, noting individuals from a particular postcode may access care at any agency. </w:t>
      </w:r>
    </w:p>
    <w:p w14:paraId="7C4F601D" w14:textId="77777777" w:rsidR="0088745C" w:rsidRDefault="0088745C" w:rsidP="00C56EDA">
      <w:pPr>
        <w:spacing w:after="0" w:line="480" w:lineRule="auto"/>
        <w:rPr>
          <w:lang w:val="en-US"/>
        </w:rPr>
      </w:pPr>
    </w:p>
    <w:p w14:paraId="0B09960A" w14:textId="1281680F" w:rsidR="00CF63FD" w:rsidRDefault="008C2DF0" w:rsidP="00C56EDA">
      <w:pPr>
        <w:spacing w:after="0" w:line="480" w:lineRule="auto"/>
      </w:pPr>
      <w:r>
        <w:t>The level of disease (c</w:t>
      </w:r>
      <w:r w:rsidR="00CF63FD" w:rsidRPr="00AE3EC6">
        <w:t>aries experience</w:t>
      </w:r>
      <w:r>
        <w:t>)</w:t>
      </w:r>
      <w:r w:rsidR="00CF63FD" w:rsidRPr="00AE3EC6">
        <w:t xml:space="preserve"> was </w:t>
      </w:r>
      <w:r>
        <w:t>assessed using</w:t>
      </w:r>
      <w:r w:rsidR="00CF63FD" w:rsidRPr="00AE3EC6">
        <w:t xml:space="preserve"> the decayed, missing and filled teeth index for deciduous/primary teeth (dmft) and permanent teeth (DMFT)</w:t>
      </w:r>
      <w:r w:rsidR="00850F56">
        <w:t xml:space="preserve"> from the Titanium data</w:t>
      </w:r>
      <w:r w:rsidR="00305E99">
        <w:t xml:space="preserve">. </w:t>
      </w:r>
      <w:r w:rsidR="00746B8F" w:rsidRPr="00AE3EC6">
        <w:t>Caries data were presented as mean dmft</w:t>
      </w:r>
      <w:r w:rsidR="00851BF5">
        <w:t>/DMFT and percentage with caries</w:t>
      </w:r>
      <w:r w:rsidR="00746B8F" w:rsidRPr="00AE3EC6">
        <w:t xml:space="preserve"> by age and Aboriginal status.</w:t>
      </w:r>
      <w:r w:rsidR="00305E99">
        <w:t xml:space="preserve"> </w:t>
      </w:r>
      <w:r w:rsidR="00746B8F">
        <w:t>The child age groups are as recommended by</w:t>
      </w:r>
      <w:r w:rsidR="00CF63FD" w:rsidRPr="00AE3EC6">
        <w:t xml:space="preserve"> the World Health Organisation (WHO) </w:t>
      </w:r>
      <w:r w:rsidR="00746B8F">
        <w:t>(</w:t>
      </w:r>
      <w:r w:rsidR="00CF63FD" w:rsidRPr="00AE3EC6">
        <w:t xml:space="preserve">child ages of 5-6 </w:t>
      </w:r>
      <w:r w:rsidR="00CF63FD">
        <w:t xml:space="preserve">years </w:t>
      </w:r>
      <w:r w:rsidR="00CF63FD" w:rsidRPr="00AE3EC6">
        <w:t>and 12 years</w:t>
      </w:r>
      <w:r w:rsidR="00746B8F">
        <w:t>)</w:t>
      </w:r>
      <w:r w:rsidR="00776AF5" w:rsidRPr="00AE3EC6">
        <w:fldChar w:fldCharType="begin"/>
      </w:r>
      <w:r w:rsidR="00481C71">
        <w:instrText xml:space="preserve"> ADDIN EN.CITE &lt;EndNote&gt;&lt;Cite&gt;&lt;Author&gt;Organization&lt;/Author&gt;&lt;Year&gt;2012&lt;/Year&gt;&lt;RecNum&gt;1757&lt;/RecNum&gt;&lt;DisplayText&gt;(World Health Organization 2012)&lt;/DisplayText&gt;&lt;record&gt;&lt;rec-number&gt;1757&lt;/rec-number&gt;&lt;foreign-keys&gt;&lt;key app="EN" db-id="rxd9svp9s99ttkef05b5dt9af9w50p20aet2" timestamp="1454466108"&gt;1757&lt;/key&gt;&lt;/foreign-keys&gt;&lt;ref-type name="Report"&gt;27&lt;/ref-type&gt;&lt;contributors&gt;&lt;authors&gt;&lt;author&gt;World Health Organization,&lt;/author&gt;&lt;/authors&gt;&lt;/contributors&gt;&lt;titles&gt;&lt;title&gt;Oral health surveys – basic methods&lt;/title&gt;&lt;/titles&gt;&lt;edition&gt;5th edition&lt;/edition&gt;&lt;dates&gt;&lt;year&gt;2012&lt;/year&gt;&lt;/dates&gt;&lt;pub-location&gt;Geneva&lt;/pub-location&gt;&lt;urls&gt;&lt;/urls&gt;&lt;/record&gt;&lt;/Cite&gt;&lt;/EndNote&gt;</w:instrText>
      </w:r>
      <w:r w:rsidR="00776AF5" w:rsidRPr="00AE3EC6">
        <w:fldChar w:fldCharType="separate"/>
      </w:r>
      <w:r w:rsidR="00481C71">
        <w:rPr>
          <w:noProof/>
        </w:rPr>
        <w:t>(</w:t>
      </w:r>
      <w:hyperlink w:anchor="_ENREF_37" w:tooltip="World Health Organization, 2012 #1757" w:history="1">
        <w:r w:rsidR="000D453C">
          <w:rPr>
            <w:noProof/>
          </w:rPr>
          <w:t>World Health Organization 2012</w:t>
        </w:r>
      </w:hyperlink>
      <w:r w:rsidR="00481C71">
        <w:rPr>
          <w:noProof/>
        </w:rPr>
        <w:t>)</w:t>
      </w:r>
      <w:r w:rsidR="00776AF5" w:rsidRPr="00AE3EC6">
        <w:fldChar w:fldCharType="end"/>
      </w:r>
      <w:r w:rsidR="00CF63FD" w:rsidRPr="00AE3EC6">
        <w:t xml:space="preserve">  </w:t>
      </w:r>
      <w:r w:rsidR="00746B8F">
        <w:t xml:space="preserve">and for </w:t>
      </w:r>
      <w:r w:rsidR="00CF63FD" w:rsidRPr="00AE3EC6">
        <w:t>adults</w:t>
      </w:r>
      <w:r w:rsidR="00746B8F">
        <w:t xml:space="preserve">, </w:t>
      </w:r>
      <w:r w:rsidR="00CF63FD" w:rsidRPr="00AE3EC6">
        <w:t>standard age groupings used by ABS</w:t>
      </w:r>
      <w:r w:rsidR="00746B8F">
        <w:t xml:space="preserve"> were used (</w:t>
      </w:r>
      <w:r w:rsidR="00CF63FD" w:rsidRPr="00AE3EC6">
        <w:t>18-24 years, 25-44 and 45-64 and 65+ years</w:t>
      </w:r>
      <w:r w:rsidR="00746B8F">
        <w:t>)</w:t>
      </w:r>
      <w:r w:rsidR="00305E99">
        <w:t>.</w:t>
      </w:r>
      <w:r w:rsidR="00CF63FD" w:rsidRPr="00AE3EC6">
        <w:t xml:space="preserve"> </w:t>
      </w:r>
      <w:r w:rsidR="00DB51FC">
        <w:t>Confidence intervals (95%) were calculated for the dmft and DMFT data</w:t>
      </w:r>
      <w:r w:rsidR="00134CCB">
        <w:t xml:space="preserve"> using Microsoft excel</w:t>
      </w:r>
      <w:r w:rsidR="004E3354" w:rsidRPr="00C513FD">
        <w:rPr>
          <w:sz w:val="36"/>
          <w:szCs w:val="36"/>
          <w:lang w:val="en-US"/>
        </w:rPr>
        <w:t>®</w:t>
      </w:r>
      <w:r w:rsidR="00134CCB" w:rsidRPr="00C513FD">
        <w:t xml:space="preserve"> </w:t>
      </w:r>
      <w:r w:rsidR="004E3354" w:rsidRPr="00C513FD">
        <w:t>2010</w:t>
      </w:r>
      <w:r w:rsidR="00DB51FC" w:rsidRPr="00C513FD">
        <w:t>.</w:t>
      </w:r>
      <w:r w:rsidR="00C513FD">
        <w:t xml:space="preserve"> Statistical significance was set at p&lt;0.05.</w:t>
      </w:r>
    </w:p>
    <w:p w14:paraId="66713224" w14:textId="6A8A25E6" w:rsidR="00850F56" w:rsidRDefault="00850F56" w:rsidP="00C56EDA">
      <w:pPr>
        <w:spacing w:after="0" w:line="480" w:lineRule="auto"/>
      </w:pPr>
    </w:p>
    <w:p w14:paraId="50DCDFD7" w14:textId="68C6037F" w:rsidR="00851BF5" w:rsidRPr="00970243" w:rsidRDefault="00851BF5" w:rsidP="00C56EDA">
      <w:pPr>
        <w:spacing w:after="0" w:line="480" w:lineRule="auto"/>
        <w:rPr>
          <w:i/>
        </w:rPr>
      </w:pPr>
      <w:r w:rsidRPr="00970243">
        <w:rPr>
          <w:i/>
        </w:rPr>
        <w:t>Ethic</w:t>
      </w:r>
      <w:r w:rsidR="00E71EB9">
        <w:rPr>
          <w:i/>
        </w:rPr>
        <w:t>s</w:t>
      </w:r>
      <w:r w:rsidRPr="00970243">
        <w:rPr>
          <w:i/>
        </w:rPr>
        <w:t xml:space="preserve"> approval</w:t>
      </w:r>
    </w:p>
    <w:p w14:paraId="33F086C2" w14:textId="0F811168" w:rsidR="00CF63FD" w:rsidRDefault="00CF63FD" w:rsidP="00C56EDA">
      <w:pPr>
        <w:spacing w:after="0" w:line="480" w:lineRule="auto"/>
      </w:pPr>
      <w:r w:rsidRPr="00AE3EC6">
        <w:t>Ethic</w:t>
      </w:r>
      <w:r w:rsidR="00E71EB9">
        <w:t>s</w:t>
      </w:r>
      <w:r w:rsidRPr="00AE3EC6">
        <w:t xml:space="preserve"> approval for the project was received from the Victorian Department of Health and Human Services Human Research Et</w:t>
      </w:r>
      <w:r w:rsidR="006D6B04">
        <w:t>hics Committee (Project 11/15).</w:t>
      </w:r>
      <w:r w:rsidRPr="00AE3EC6">
        <w:t xml:space="preserve"> Approval to use state-wide data was obtained from the Dental Program within the Victorian Department of Health and Human Services.</w:t>
      </w:r>
      <w:r w:rsidR="007E4E35">
        <w:t xml:space="preserve"> We discussed the project with the Aboriginal Health Branch at the Victorian Department of Health and Human Services. We also discussed the project with </w:t>
      </w:r>
      <w:r w:rsidR="00082E6E">
        <w:t xml:space="preserve">the </w:t>
      </w:r>
      <w:r w:rsidR="007E4E35">
        <w:t>Aboriginal Liaison Office at Dental Health Services Victoria.</w:t>
      </w:r>
    </w:p>
    <w:p w14:paraId="1F5D9041" w14:textId="77777777" w:rsidR="003023E3" w:rsidRPr="00AE3EC6" w:rsidRDefault="003023E3" w:rsidP="00C56EDA">
      <w:pPr>
        <w:spacing w:after="0" w:line="480" w:lineRule="auto"/>
      </w:pPr>
    </w:p>
    <w:p w14:paraId="58BA31CD" w14:textId="06FC6B96" w:rsidR="00D11589" w:rsidRPr="006756DF" w:rsidRDefault="006756DF" w:rsidP="00C56EDA">
      <w:pPr>
        <w:spacing w:after="0" w:line="480" w:lineRule="auto"/>
        <w:rPr>
          <w:b/>
        </w:rPr>
      </w:pPr>
      <w:r>
        <w:rPr>
          <w:b/>
        </w:rPr>
        <w:t>Results</w:t>
      </w:r>
    </w:p>
    <w:p w14:paraId="2388A183" w14:textId="59DCE507" w:rsidR="00C91F05" w:rsidRPr="00970243" w:rsidRDefault="00C91F05" w:rsidP="00C56EDA">
      <w:pPr>
        <w:spacing w:after="0" w:line="480" w:lineRule="auto"/>
        <w:rPr>
          <w:i/>
        </w:rPr>
      </w:pPr>
      <w:r w:rsidRPr="00970243">
        <w:rPr>
          <w:i/>
        </w:rPr>
        <w:t>Where do Aboriginal people attend for public oral health services?</w:t>
      </w:r>
    </w:p>
    <w:p w14:paraId="7BEAB0A5" w14:textId="17D92762" w:rsidR="00EB558B" w:rsidRDefault="00F4553E" w:rsidP="00C56EDA">
      <w:pPr>
        <w:spacing w:after="0" w:line="480" w:lineRule="auto"/>
      </w:pPr>
      <w:r>
        <w:t xml:space="preserve">In the </w:t>
      </w:r>
      <w:r w:rsidR="00CF63FD" w:rsidRPr="00AE3EC6">
        <w:t>Titanium data</w:t>
      </w:r>
      <w:r>
        <w:t xml:space="preserve"> there were </w:t>
      </w:r>
      <w:r w:rsidR="00CF63FD" w:rsidRPr="00AE3EC6">
        <w:t>12,</w:t>
      </w:r>
      <w:r w:rsidR="00BF3DE0">
        <w:t>786</w:t>
      </w:r>
      <w:r w:rsidR="00CF63FD" w:rsidRPr="00AE3EC6">
        <w:t xml:space="preserve"> </w:t>
      </w:r>
      <w:r w:rsidR="004E3354">
        <w:t>Aboriginal</w:t>
      </w:r>
      <w:r w:rsidR="00CF63FD" w:rsidRPr="00AE3EC6">
        <w:t xml:space="preserve"> people (approximately </w:t>
      </w:r>
      <w:r w:rsidR="0088745C">
        <w:t>27</w:t>
      </w:r>
      <w:r w:rsidR="00BF3DE0">
        <w:t>%</w:t>
      </w:r>
      <w:r w:rsidR="00CF63FD" w:rsidRPr="00AE3EC6">
        <w:t xml:space="preserve"> of Aboriginal people living in Victoria) </w:t>
      </w:r>
      <w:r w:rsidR="006F5D8E">
        <w:t xml:space="preserve">who </w:t>
      </w:r>
      <w:r w:rsidR="00CF63FD" w:rsidRPr="00AE3EC6">
        <w:t xml:space="preserve">attended public oral health services over a two year period. </w:t>
      </w:r>
      <w:r w:rsidR="006F5D8E">
        <w:t>Figures 1 and 2 map this data as a percentage of the estimated total Aboriginal population from</w:t>
      </w:r>
      <w:r w:rsidR="009C74FE">
        <w:t xml:space="preserve"> the ABS data for that region. </w:t>
      </w:r>
      <w:r w:rsidR="00D11589">
        <w:t>M</w:t>
      </w:r>
      <w:r w:rsidR="00CF63FD" w:rsidRPr="00AE3EC6">
        <w:t>apping attendance according to agency catchment</w:t>
      </w:r>
      <w:r w:rsidR="00D11589">
        <w:t xml:space="preserve"> revealed </w:t>
      </w:r>
      <w:r w:rsidR="00CF63FD" w:rsidRPr="00AE3EC6">
        <w:t xml:space="preserve">wide variation across the state in terms of </w:t>
      </w:r>
      <w:r w:rsidR="00D11589">
        <w:t xml:space="preserve">the </w:t>
      </w:r>
      <w:r w:rsidR="00CF63FD" w:rsidRPr="00AE3EC6">
        <w:t xml:space="preserve">proportion of Aboriginal people </w:t>
      </w:r>
      <w:r w:rsidR="00D11589">
        <w:t xml:space="preserve">in any location that </w:t>
      </w:r>
      <w:r w:rsidR="00436F31">
        <w:t xml:space="preserve">were </w:t>
      </w:r>
      <w:r w:rsidR="00CF63FD" w:rsidRPr="00AE3EC6">
        <w:t>accessing public oral health care</w:t>
      </w:r>
      <w:r w:rsidR="007A6E90">
        <w:t xml:space="preserve">. </w:t>
      </w:r>
      <w:r w:rsidR="00CF63FD" w:rsidRPr="00AE3EC6">
        <w:t xml:space="preserve">Three Aboriginal </w:t>
      </w:r>
      <w:r w:rsidR="00CF63FD">
        <w:t xml:space="preserve">clinics </w:t>
      </w:r>
      <w:r w:rsidR="00DB51FC">
        <w:t xml:space="preserve">with oral health services </w:t>
      </w:r>
      <w:r w:rsidR="00CF63FD">
        <w:t>do</w:t>
      </w:r>
      <w:r w:rsidR="00CF63FD" w:rsidRPr="00AE3EC6">
        <w:t xml:space="preserve"> not </w:t>
      </w:r>
      <w:r w:rsidR="00CF63FD">
        <w:t xml:space="preserve">currently </w:t>
      </w:r>
      <w:r w:rsidR="00CF63FD" w:rsidRPr="00AE3EC6">
        <w:t>provide data to Titanium and</w:t>
      </w:r>
      <w:r w:rsidR="00EB558B">
        <w:t xml:space="preserve"> so the estimate from Titanium will n</w:t>
      </w:r>
      <w:r w:rsidR="00DB51FC">
        <w:t>ot provide the complete picture and will under-estimate</w:t>
      </w:r>
      <w:r w:rsidR="00EB558B">
        <w:t xml:space="preserve"> the total numbers</w:t>
      </w:r>
      <w:r w:rsidR="00DB51FC">
        <w:t xml:space="preserve"> of Aboriginal people accessing public oral health care in Victoria</w:t>
      </w:r>
      <w:r w:rsidR="00EB558B">
        <w:t xml:space="preserve">.  </w:t>
      </w:r>
      <w:r w:rsidR="008F3503">
        <w:t xml:space="preserve">One of these clinics is metropolitan and two are rural. </w:t>
      </w:r>
    </w:p>
    <w:p w14:paraId="00C8A921" w14:textId="77777777" w:rsidR="00CF2D0E" w:rsidRDefault="00CF2D0E" w:rsidP="00C56EDA">
      <w:pPr>
        <w:spacing w:after="0" w:line="480" w:lineRule="auto"/>
      </w:pPr>
    </w:p>
    <w:p w14:paraId="14AEA008" w14:textId="65857654" w:rsidR="00CF63FD" w:rsidRDefault="00674BDB" w:rsidP="00C56EDA">
      <w:pPr>
        <w:spacing w:after="0" w:line="480" w:lineRule="auto"/>
      </w:pPr>
      <w:r>
        <w:t>The data reveal</w:t>
      </w:r>
      <w:r w:rsidR="004E3354">
        <w:t>ed</w:t>
      </w:r>
      <w:r w:rsidR="00112166">
        <w:t xml:space="preserve"> that </w:t>
      </w:r>
      <w:r w:rsidR="00CF63FD" w:rsidRPr="003B6FAF">
        <w:t>around one third of the Aboriginal</w:t>
      </w:r>
      <w:r w:rsidR="00112166">
        <w:t xml:space="preserve"> population in Victoria </w:t>
      </w:r>
      <w:r w:rsidR="00CF63FD" w:rsidRPr="003B6FAF">
        <w:t>accessed public oral health services at a clinic that was not the</w:t>
      </w:r>
      <w:r w:rsidR="00112166">
        <w:t>ir</w:t>
      </w:r>
      <w:r w:rsidR="00CF63FD" w:rsidRPr="003B6FAF">
        <w:t xml:space="preserve"> nearest clinic</w:t>
      </w:r>
      <w:r w:rsidR="00112166">
        <w:t xml:space="preserve">, based on their </w:t>
      </w:r>
      <w:r w:rsidR="00CF63FD" w:rsidRPr="003B6FAF">
        <w:t>residence</w:t>
      </w:r>
      <w:r w:rsidR="00112166">
        <w:t xml:space="preserve">.  </w:t>
      </w:r>
      <w:r w:rsidR="00CF63FD" w:rsidRPr="003B6FAF">
        <w:t>The</w:t>
      </w:r>
      <w:r w:rsidR="00112166">
        <w:t xml:space="preserve"> largest </w:t>
      </w:r>
      <w:r w:rsidR="00CF63FD" w:rsidRPr="003B6FAF">
        <w:t xml:space="preserve">proportion of </w:t>
      </w:r>
      <w:r w:rsidR="00CF63FD">
        <w:t xml:space="preserve">clients </w:t>
      </w:r>
      <w:r w:rsidR="00112166">
        <w:t xml:space="preserve">who travelled beyond their local clinic was at the </w:t>
      </w:r>
      <w:r w:rsidR="00CF63FD">
        <w:t>Royal Dental Hospital of Melbourne</w:t>
      </w:r>
      <w:r w:rsidR="00305E99">
        <w:t xml:space="preserve"> (RDHM). </w:t>
      </w:r>
      <w:r w:rsidR="00112166">
        <w:t xml:space="preserve">At </w:t>
      </w:r>
      <w:r w:rsidR="004E3354">
        <w:t xml:space="preserve">the </w:t>
      </w:r>
      <w:r w:rsidR="00112166">
        <w:t>RDHM</w:t>
      </w:r>
      <w:r w:rsidR="00BF3DE0">
        <w:t>,</w:t>
      </w:r>
      <w:r w:rsidR="00CF63FD" w:rsidRPr="003B6FAF">
        <w:t xml:space="preserve"> 97.5% of Aboriginal </w:t>
      </w:r>
      <w:r w:rsidR="00A81852">
        <w:t xml:space="preserve">clients </w:t>
      </w:r>
      <w:r w:rsidR="006756DF">
        <w:t>that accessed non-</w:t>
      </w:r>
      <w:r w:rsidR="00CF63FD" w:rsidRPr="003B6FAF">
        <w:t>specialist care in the Primary Care Unit were from outside the hospital’s catchment area</w:t>
      </w:r>
      <w:r w:rsidR="007B03E0">
        <w:t>.</w:t>
      </w:r>
      <w:r w:rsidR="00A81852">
        <w:t xml:space="preserve"> </w:t>
      </w:r>
      <w:r w:rsidR="007B03E0">
        <w:t>However,</w:t>
      </w:r>
      <w:r w:rsidR="00A81852">
        <w:t xml:space="preserve"> </w:t>
      </w:r>
      <w:r w:rsidR="004E3354">
        <w:t xml:space="preserve">the </w:t>
      </w:r>
      <w:r w:rsidR="00A81852">
        <w:t>RDHM</w:t>
      </w:r>
      <w:r w:rsidR="00CF63FD" w:rsidRPr="003B6FAF">
        <w:t xml:space="preserve"> has only a small catchment area (Carlton, Parkville and Melbourne CBD) that is surrounded by a number of inner city community de</w:t>
      </w:r>
      <w:r w:rsidR="00305E99">
        <w:t>ntal clinics. The data indicate</w:t>
      </w:r>
      <w:r w:rsidR="00CF63FD" w:rsidRPr="003B6FAF">
        <w:t xml:space="preserve"> almost all Aboriginal </w:t>
      </w:r>
      <w:r w:rsidR="00CF63FD">
        <w:t xml:space="preserve">individuals </w:t>
      </w:r>
      <w:r w:rsidR="0032685D">
        <w:t>who</w:t>
      </w:r>
      <w:r w:rsidR="00CF63FD">
        <w:t xml:space="preserve"> attend</w:t>
      </w:r>
      <w:r w:rsidR="0032685D">
        <w:t>ed</w:t>
      </w:r>
      <w:r w:rsidR="00CF63FD">
        <w:t xml:space="preserve"> </w:t>
      </w:r>
      <w:r w:rsidR="00364F02">
        <w:t>t</w:t>
      </w:r>
      <w:r w:rsidR="00CF63FD">
        <w:t xml:space="preserve">he </w:t>
      </w:r>
      <w:r w:rsidR="00743565">
        <w:t xml:space="preserve">RDHM </w:t>
      </w:r>
      <w:r w:rsidR="0032685D">
        <w:t xml:space="preserve">for non-specialist care were from outside the hospital’s catchment area </w:t>
      </w:r>
      <w:r w:rsidR="00CF63FD" w:rsidRPr="003B6FAF">
        <w:t xml:space="preserve">despite the presence of community dental clinics offering the same service that </w:t>
      </w:r>
      <w:r w:rsidR="003023E3">
        <w:t>are</w:t>
      </w:r>
      <w:r w:rsidR="00CF63FD" w:rsidRPr="003B6FAF">
        <w:t xml:space="preserve"> closer to their place of residence.</w:t>
      </w:r>
      <w:r w:rsidR="00CF63FD" w:rsidRPr="00AE3EC6">
        <w:t xml:space="preserve"> </w:t>
      </w:r>
    </w:p>
    <w:p w14:paraId="32E2BC6E" w14:textId="00E16335" w:rsidR="00CF63FD" w:rsidRDefault="00CF63FD" w:rsidP="00C56EDA">
      <w:pPr>
        <w:spacing w:after="0" w:line="480" w:lineRule="auto"/>
      </w:pPr>
    </w:p>
    <w:p w14:paraId="61A7A578" w14:textId="71F49695" w:rsidR="00934A20" w:rsidRPr="00970243" w:rsidRDefault="00934A20" w:rsidP="00C56EDA">
      <w:pPr>
        <w:spacing w:after="0" w:line="480" w:lineRule="auto"/>
        <w:rPr>
          <w:i/>
        </w:rPr>
      </w:pPr>
      <w:r w:rsidRPr="00970243">
        <w:rPr>
          <w:i/>
        </w:rPr>
        <w:t>Differences in</w:t>
      </w:r>
      <w:r w:rsidR="00FA03D9" w:rsidRPr="00970243">
        <w:rPr>
          <w:i/>
        </w:rPr>
        <w:t xml:space="preserve"> </w:t>
      </w:r>
      <w:r w:rsidR="002A619A" w:rsidRPr="00970243">
        <w:rPr>
          <w:i/>
        </w:rPr>
        <w:t>dental</w:t>
      </w:r>
      <w:r w:rsidRPr="00970243">
        <w:rPr>
          <w:i/>
        </w:rPr>
        <w:t xml:space="preserve"> caries </w:t>
      </w:r>
      <w:r w:rsidR="002A619A" w:rsidRPr="00970243">
        <w:rPr>
          <w:i/>
        </w:rPr>
        <w:t xml:space="preserve">experience </w:t>
      </w:r>
      <w:r w:rsidRPr="00970243">
        <w:rPr>
          <w:i/>
        </w:rPr>
        <w:t>between Aboriginal and non-Aboriginal patients in Victoria</w:t>
      </w:r>
    </w:p>
    <w:p w14:paraId="1DAB8861" w14:textId="2F53F883" w:rsidR="008578A7" w:rsidRDefault="00CF63FD" w:rsidP="00C56EDA">
      <w:pPr>
        <w:spacing w:after="0" w:line="480" w:lineRule="auto"/>
      </w:pPr>
      <w:r w:rsidRPr="00AE3EC6">
        <w:t xml:space="preserve">Mean dmft and DMFT data </w:t>
      </w:r>
      <w:r w:rsidR="007B03E0">
        <w:t>were</w:t>
      </w:r>
      <w:r w:rsidRPr="00AE3EC6">
        <w:t xml:space="preserve"> </w:t>
      </w:r>
      <w:r w:rsidR="00FA03D9">
        <w:t xml:space="preserve">derived using data </w:t>
      </w:r>
      <w:r w:rsidRPr="00AE3EC6">
        <w:t>from Titanium</w:t>
      </w:r>
      <w:r w:rsidR="00FA03D9">
        <w:t>, analysed</w:t>
      </w:r>
      <w:r w:rsidRPr="00AE3EC6">
        <w:t xml:space="preserve"> by region</w:t>
      </w:r>
      <w:r w:rsidR="00934A20">
        <w:t xml:space="preserve"> and state-wide. </w:t>
      </w:r>
      <w:r w:rsidR="00B62A2A">
        <w:t>The p</w:t>
      </w:r>
      <w:r w:rsidRPr="00AE3EC6">
        <w:t xml:space="preserve">ercentage </w:t>
      </w:r>
      <w:r w:rsidR="00B62A2A">
        <w:t>with dental caries</w:t>
      </w:r>
      <w:r w:rsidRPr="00AE3EC6">
        <w:t xml:space="preserve"> </w:t>
      </w:r>
      <w:r w:rsidR="002A619A">
        <w:t xml:space="preserve">experience </w:t>
      </w:r>
      <w:r w:rsidRPr="00AE3EC6">
        <w:t>is shown in Figure 3</w:t>
      </w:r>
      <w:r w:rsidR="007518BC">
        <w:t>.</w:t>
      </w:r>
      <w:r w:rsidRPr="00AE3EC6">
        <w:t xml:space="preserve"> </w:t>
      </w:r>
      <w:r w:rsidR="007518BC">
        <w:t>There wa</w:t>
      </w:r>
      <w:r w:rsidR="000B57AB">
        <w:t>s a trend for</w:t>
      </w:r>
      <w:r w:rsidRPr="00AE3EC6">
        <w:t xml:space="preserve"> Aboriginal children </w:t>
      </w:r>
      <w:r w:rsidR="000B57AB">
        <w:t>to have</w:t>
      </w:r>
      <w:r w:rsidRPr="00AE3EC6">
        <w:t xml:space="preserve"> higher caries </w:t>
      </w:r>
      <w:r w:rsidR="00B62A2A">
        <w:t>experience</w:t>
      </w:r>
      <w:r w:rsidR="005D04C4">
        <w:t xml:space="preserve"> (proportion with </w:t>
      </w:r>
      <w:r w:rsidR="004E3354">
        <w:t xml:space="preserve">a history of dental </w:t>
      </w:r>
      <w:r w:rsidR="005D04C4">
        <w:t>caries)</w:t>
      </w:r>
      <w:r w:rsidR="00B62A2A" w:rsidRPr="00AE3EC6">
        <w:t xml:space="preserve"> </w:t>
      </w:r>
      <w:r w:rsidRPr="00AE3EC6">
        <w:t>than non-Aboriginal children</w:t>
      </w:r>
      <w:r w:rsidR="00035B65">
        <w:t xml:space="preserve"> up to </w:t>
      </w:r>
      <w:r w:rsidR="007518BC">
        <w:t>9-11</w:t>
      </w:r>
      <w:r w:rsidR="00035B65">
        <w:t xml:space="preserve"> years</w:t>
      </w:r>
      <w:r w:rsidR="007518BC">
        <w:t xml:space="preserve"> of age</w:t>
      </w:r>
      <w:r w:rsidRPr="00AE3EC6">
        <w:t>.</w:t>
      </w:r>
      <w:r w:rsidR="00035B65">
        <w:t xml:space="preserve"> </w:t>
      </w:r>
      <w:r w:rsidR="007518BC">
        <w:t xml:space="preserve">From </w:t>
      </w:r>
      <w:r w:rsidR="00035B65">
        <w:t>12</w:t>
      </w:r>
      <w:r w:rsidR="007518BC">
        <w:t xml:space="preserve"> years of age, the trend wa</w:t>
      </w:r>
      <w:r w:rsidR="00035B65">
        <w:t>s for caries experience in Aboriginal and non-Aboriginal to be similar, with both populations showing high levels of caries</w:t>
      </w:r>
      <w:r w:rsidR="005D04C4">
        <w:t xml:space="preserve"> (above 60%</w:t>
      </w:r>
      <w:r w:rsidR="007518BC">
        <w:t xml:space="preserve"> at age 12 and above 70% for the 13-17 year age group</w:t>
      </w:r>
      <w:r w:rsidR="005D04C4">
        <w:t>)</w:t>
      </w:r>
      <w:r w:rsidR="00035B65">
        <w:t>.</w:t>
      </w:r>
      <w:r w:rsidRPr="00AE3EC6">
        <w:t xml:space="preserve">  </w:t>
      </w:r>
      <w:r w:rsidR="008578A7">
        <w:t>For adults aged 25 and over</w:t>
      </w:r>
      <w:r w:rsidR="00A83DDC">
        <w:t xml:space="preserve">, more than 90% had </w:t>
      </w:r>
      <w:r w:rsidR="008578A7">
        <w:t>some experience of</w:t>
      </w:r>
      <w:r w:rsidR="001C4A7E">
        <w:t xml:space="preserve"> dental</w:t>
      </w:r>
      <w:r w:rsidR="00EF444A">
        <w:t xml:space="preserve"> caries.</w:t>
      </w:r>
    </w:p>
    <w:p w14:paraId="17A415D2" w14:textId="77777777" w:rsidR="00EF444A" w:rsidRDefault="00EF444A" w:rsidP="00C56EDA">
      <w:pPr>
        <w:spacing w:after="0" w:line="480" w:lineRule="auto"/>
      </w:pPr>
    </w:p>
    <w:p w14:paraId="3F63A1CD" w14:textId="1E6184F3" w:rsidR="00CF63FD" w:rsidRPr="00AE3EC6" w:rsidRDefault="00CF63FD" w:rsidP="00C56EDA">
      <w:pPr>
        <w:spacing w:after="0" w:line="480" w:lineRule="auto"/>
        <w:rPr>
          <w:b/>
        </w:rPr>
      </w:pPr>
      <w:r w:rsidRPr="00AE3EC6">
        <w:t xml:space="preserve">When </w:t>
      </w:r>
      <w:r>
        <w:t>examining</w:t>
      </w:r>
      <w:r w:rsidRPr="00AE3EC6">
        <w:t xml:space="preserve"> </w:t>
      </w:r>
      <w:r w:rsidR="00A83DDC">
        <w:t xml:space="preserve">the </w:t>
      </w:r>
      <w:r w:rsidRPr="00AE3EC6">
        <w:t>mean dmft for 5-6 year olds (Figure 4)</w:t>
      </w:r>
      <w:r>
        <w:t>,</w:t>
      </w:r>
      <w:r w:rsidRPr="00AE3EC6">
        <w:t xml:space="preserve"> Aboriginal children</w:t>
      </w:r>
      <w:r w:rsidR="000B57AB">
        <w:t xml:space="preserve"> in inner and outer regional areas of Victoria</w:t>
      </w:r>
      <w:r w:rsidR="008578A7">
        <w:t xml:space="preserve"> had</w:t>
      </w:r>
      <w:r w:rsidRPr="00AE3EC6">
        <w:t xml:space="preserve"> a </w:t>
      </w:r>
      <w:r w:rsidR="000B57AB">
        <w:t>statistically higher mean dmft</w:t>
      </w:r>
      <w:r w:rsidR="008578A7">
        <w:t xml:space="preserve"> – in outer regional locations dmft 4.4 versus 2.6 for non-Aboriginal children</w:t>
      </w:r>
      <w:r w:rsidRPr="00AE3EC6">
        <w:t>. For 12 year old c</w:t>
      </w:r>
      <w:r>
        <w:t xml:space="preserve">hildren (Figure 5), </w:t>
      </w:r>
      <w:r w:rsidR="0085638F">
        <w:t>Aboriginal children had higher DMFT rates in major city locations and lower rates in inner and outer regional locations, however, these differences</w:t>
      </w:r>
      <w:r w:rsidR="000B57AB">
        <w:t xml:space="preserve"> </w:t>
      </w:r>
      <w:r w:rsidR="0085638F">
        <w:t>were</w:t>
      </w:r>
      <w:r w:rsidR="000B57AB">
        <w:t xml:space="preserve"> not sign</w:t>
      </w:r>
      <w:r w:rsidR="00035B65">
        <w:t>i</w:t>
      </w:r>
      <w:r w:rsidR="000B57AB">
        <w:t>ficant</w:t>
      </w:r>
      <w:r w:rsidRPr="00AE3EC6">
        <w:t>.</w:t>
      </w:r>
      <w:r>
        <w:t xml:space="preserve"> </w:t>
      </w:r>
      <w:r w:rsidRPr="003B6FAF">
        <w:t xml:space="preserve">For Aboriginal adults, the highest levels of </w:t>
      </w:r>
      <w:r>
        <w:t>caries</w:t>
      </w:r>
      <w:r w:rsidRPr="003B6FAF">
        <w:t xml:space="preserve"> prevalence</w:t>
      </w:r>
      <w:r>
        <w:t xml:space="preserve"> and </w:t>
      </w:r>
      <w:r w:rsidRPr="003B6FAF">
        <w:t>proportion of Aboriginal adults presenting to public oral heal</w:t>
      </w:r>
      <w:r>
        <w:t>th services with untreated caries were</w:t>
      </w:r>
      <w:r w:rsidRPr="003B6FAF">
        <w:t xml:space="preserve"> observed in </w:t>
      </w:r>
      <w:r>
        <w:t>regional areas</w:t>
      </w:r>
      <w:r w:rsidR="0085638F">
        <w:t xml:space="preserve"> (data not shown)</w:t>
      </w:r>
      <w:r>
        <w:t>.</w:t>
      </w:r>
    </w:p>
    <w:p w14:paraId="6C430724" w14:textId="77777777" w:rsidR="00CF63FD" w:rsidRPr="00AE3EC6" w:rsidRDefault="00CF63FD" w:rsidP="00C56EDA">
      <w:pPr>
        <w:spacing w:after="0" w:line="480" w:lineRule="auto"/>
      </w:pPr>
    </w:p>
    <w:p w14:paraId="617E8CAD" w14:textId="6429DDFE" w:rsidR="00CF63FD" w:rsidRDefault="00812834" w:rsidP="00C56EDA">
      <w:pPr>
        <w:spacing w:after="0" w:line="480" w:lineRule="auto"/>
        <w:rPr>
          <w:b/>
        </w:rPr>
      </w:pPr>
      <w:r>
        <w:rPr>
          <w:b/>
        </w:rPr>
        <w:t>Discussion</w:t>
      </w:r>
    </w:p>
    <w:p w14:paraId="0AC097FE" w14:textId="2DEBAF87" w:rsidR="000B57AB" w:rsidRDefault="000B57AB" w:rsidP="00C56EDA">
      <w:pPr>
        <w:spacing w:after="0" w:line="480" w:lineRule="auto"/>
      </w:pPr>
      <w:r w:rsidRPr="000B57AB">
        <w:t xml:space="preserve">This study has identified that approximately a quarter of Aboriginal people attended public oral health services in Victoria over the two year period. </w:t>
      </w:r>
      <w:r w:rsidR="005338C2">
        <w:t>A</w:t>
      </w:r>
      <w:r>
        <w:t>pproximately 2</w:t>
      </w:r>
      <w:r w:rsidR="00436F31">
        <w:t>1</w:t>
      </w:r>
      <w:r>
        <w:t xml:space="preserve">% </w:t>
      </w:r>
      <w:r w:rsidR="006D6B04">
        <w:t xml:space="preserve">of those attending public oral health services did so at </w:t>
      </w:r>
      <w:r>
        <w:t>an Aboriginal-specific clinic</w:t>
      </w:r>
      <w:r w:rsidR="005338C2">
        <w:t>. Information</w:t>
      </w:r>
      <w:r w:rsidR="006D28DE">
        <w:t xml:space="preserve"> about how Aboriginal people access oral health </w:t>
      </w:r>
      <w:r w:rsidR="00E87D21">
        <w:t xml:space="preserve">care </w:t>
      </w:r>
      <w:r w:rsidR="008B68FF">
        <w:t xml:space="preserve">is </w:t>
      </w:r>
      <w:r w:rsidR="006D28DE">
        <w:t>limited</w:t>
      </w:r>
      <w:r w:rsidR="00CF2D0E">
        <w:t xml:space="preserve"> </w:t>
      </w:r>
      <w:r w:rsidR="00776AF5">
        <w:fldChar w:fldCharType="begin"/>
      </w:r>
      <w:r w:rsidR="00481C71">
        <w:instrText xml:space="preserve"> ADDIN EN.CITE &lt;EndNote&gt;&lt;Cite&gt;&lt;Author&gt;Arrow&lt;/Author&gt;&lt;Year&gt;2016&lt;/Year&gt;&lt;RecNum&gt;1833&lt;/RecNum&gt;&lt;DisplayText&gt;(Arrow 2016)&lt;/DisplayText&gt;&lt;record&gt;&lt;rec-number&gt;1833&lt;/rec-number&gt;&lt;foreign-keys&gt;&lt;key app="EN" db-id="rxd9svp9s99ttkef05b5dt9af9w50p20aet2" timestamp="1519838401"&gt;1833&lt;/key&gt;&lt;/foreign-keys&gt;&lt;ref-type name="Journal Article"&gt;17&lt;/ref-type&gt;&lt;contributors&gt;&lt;authors&gt;&lt;author&gt;Arrow, P.&lt;/author&gt;&lt;/authors&gt;&lt;/contributors&gt;&lt;titles&gt;&lt;title&gt;Service Use and Perceived Need among an Aboriginal Population in Western Australia&lt;/title&gt;&lt;secondary-title&gt;J Health Care Poor Underserved&lt;/secondary-title&gt;&lt;alt-title&gt;Journal of health care for the poor and underserved&lt;/alt-title&gt;&lt;/titles&gt;&lt;periodical&gt;&lt;full-title&gt;J Health Care Poor Underserved&lt;/full-title&gt;&lt;abbr-1&gt;Journal of health care for the poor and underserved&lt;/abbr-1&gt;&lt;/periodical&gt;&lt;alt-periodical&gt;&lt;full-title&gt;J Health Care Poor Underserved&lt;/full-title&gt;&lt;abbr-1&gt;Journal of health care for the poor and underserved&lt;/abbr-1&gt;&lt;/alt-periodical&gt;&lt;pages&gt;90-100&lt;/pages&gt;&lt;volume&gt;27&lt;/volume&gt;&lt;number&gt;1a&lt;/number&gt;&lt;edition&gt;2016/10/21&lt;/edition&gt;&lt;dates&gt;&lt;year&gt;2016&lt;/year&gt;&lt;/dates&gt;&lt;isbn&gt;1049-2089&lt;/isbn&gt;&lt;accession-num&gt;27763433&lt;/accession-num&gt;&lt;urls&gt;&lt;/urls&gt;&lt;electronic-resource-num&gt;10.1353/hpu.2016.0046&lt;/electronic-resource-num&gt;&lt;remote-database-provider&gt;NLM&lt;/remote-database-provider&gt;&lt;language&gt;eng&lt;/language&gt;&lt;/record&gt;&lt;/Cite&gt;&lt;/EndNote&gt;</w:instrText>
      </w:r>
      <w:r w:rsidR="00776AF5">
        <w:fldChar w:fldCharType="separate"/>
      </w:r>
      <w:r w:rsidR="00481C71">
        <w:rPr>
          <w:noProof/>
        </w:rPr>
        <w:t>(</w:t>
      </w:r>
      <w:hyperlink w:anchor="_ENREF_2" w:tooltip="Arrow, 2016 #1833" w:history="1">
        <w:r w:rsidR="000D453C">
          <w:rPr>
            <w:noProof/>
          </w:rPr>
          <w:t>Arrow 2016</w:t>
        </w:r>
      </w:hyperlink>
      <w:r w:rsidR="00481C71">
        <w:rPr>
          <w:noProof/>
        </w:rPr>
        <w:t>)</w:t>
      </w:r>
      <w:r w:rsidR="00776AF5">
        <w:fldChar w:fldCharType="end"/>
      </w:r>
      <w:r w:rsidR="003023E3">
        <w:t>.</w:t>
      </w:r>
      <w:r w:rsidR="008B68FF">
        <w:t xml:space="preserve"> </w:t>
      </w:r>
      <w:r w:rsidR="005338C2">
        <w:t>Our</w:t>
      </w:r>
      <w:r w:rsidR="008014F4">
        <w:t xml:space="preserve"> study also showed</w:t>
      </w:r>
      <w:r w:rsidR="008B68FF">
        <w:t xml:space="preserve"> significantly </w:t>
      </w:r>
      <w:r w:rsidR="00436F31">
        <w:t xml:space="preserve">higher </w:t>
      </w:r>
      <w:r w:rsidR="008B68FF">
        <w:t>caries</w:t>
      </w:r>
      <w:r w:rsidR="008014F4">
        <w:t xml:space="preserve"> experience (dmft)</w:t>
      </w:r>
      <w:r w:rsidR="008B68FF">
        <w:t xml:space="preserve"> in six year old Aboriginal children living in regional Victoria when compared to non-Aboriginal children. This supports previous studies showing higher caries experience in Aboriginal children of this age group in other regions of Australia including Western Australia, New South Wales, Northern Territory and Queensland</w:t>
      </w:r>
      <w:r w:rsidR="00CF2D0E">
        <w:t xml:space="preserve"> </w:t>
      </w:r>
      <w:r w:rsidR="0074250A">
        <w:fldChar w:fldCharType="begin">
          <w:fldData xml:space="preserve">PEVuZE5vdGU+PENpdGU+PEF1dGhvcj5KYW1pZXNvbjwvQXV0aG9yPjxZZWFyPjIwMDc8L1llYXI+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</w:fldData>
        </w:fldChar>
      </w:r>
      <w:r w:rsidR="00216731">
        <w:instrText xml:space="preserve"> ADDIN EN.CITE </w:instrText>
      </w:r>
      <w:r w:rsidR="00216731">
        <w:fldChar w:fldCharType="begin">
          <w:fldData xml:space="preserve">PEVuZE5vdGU+PENpdGU+PEF1dGhvcj5KYW1pZXNvbjwvQXV0aG9yPjxZZWFyPjIwMDc8L1llYXI+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</w:fldData>
        </w:fldChar>
      </w:r>
      <w:r w:rsidR="00216731">
        <w:instrText xml:space="preserve"> ADDIN EN.CITE.DATA </w:instrText>
      </w:r>
      <w:r w:rsidR="00216731">
        <w:fldChar w:fldCharType="end"/>
      </w:r>
      <w:r w:rsidR="0074250A">
        <w:fldChar w:fldCharType="separate"/>
      </w:r>
      <w:r w:rsidR="00216731">
        <w:rPr>
          <w:noProof/>
        </w:rPr>
        <w:t>(</w:t>
      </w:r>
      <w:hyperlink w:anchor="_ENREF_19" w:tooltip="Jamieson, 2007 #1274" w:history="1">
        <w:r w:rsidR="000D453C">
          <w:rPr>
            <w:noProof/>
          </w:rPr>
          <w:t>Jamieson</w:t>
        </w:r>
        <w:r w:rsidR="000D453C" w:rsidRPr="00216731">
          <w:rPr>
            <w:i/>
            <w:noProof/>
          </w:rPr>
          <w:t xml:space="preserve"> et al.</w:t>
        </w:r>
        <w:r w:rsidR="000D453C">
          <w:rPr>
            <w:noProof/>
          </w:rPr>
          <w:t xml:space="preserve"> 2007</w:t>
        </w:r>
      </w:hyperlink>
      <w:r w:rsidR="00216731">
        <w:rPr>
          <w:noProof/>
        </w:rPr>
        <w:t xml:space="preserve">; </w:t>
      </w:r>
      <w:hyperlink w:anchor="_ENREF_8" w:tooltip="Christian, 2012 #980" w:history="1">
        <w:r w:rsidR="000D453C">
          <w:rPr>
            <w:noProof/>
          </w:rPr>
          <w:t>Christian and Blinkhorn 2012</w:t>
        </w:r>
      </w:hyperlink>
      <w:r w:rsidR="00216731">
        <w:rPr>
          <w:noProof/>
        </w:rPr>
        <w:t>)</w:t>
      </w:r>
      <w:r w:rsidR="0074250A">
        <w:fldChar w:fldCharType="end"/>
      </w:r>
      <w:r w:rsidR="00CF2D0E">
        <w:t>.</w:t>
      </w:r>
      <w:r w:rsidR="00082F20">
        <w:t xml:space="preserve"> </w:t>
      </w:r>
    </w:p>
    <w:p w14:paraId="2B552B67" w14:textId="77777777" w:rsidR="00481C71" w:rsidRDefault="00481C71" w:rsidP="00C56EDA">
      <w:pPr>
        <w:spacing w:after="0" w:line="480" w:lineRule="auto"/>
      </w:pPr>
    </w:p>
    <w:p w14:paraId="562BFEEF" w14:textId="72AF66EF" w:rsidR="006E4626" w:rsidRDefault="007D10D5" w:rsidP="00C56EDA">
      <w:pPr>
        <w:spacing w:after="0" w:line="480" w:lineRule="auto"/>
      </w:pPr>
      <w:r w:rsidRPr="007D10D5">
        <w:rPr>
          <w:rFonts w:asciiTheme="minorHAnsi" w:hAnsiTheme="minorHAnsi" w:cstheme="minorHAnsi"/>
        </w:rPr>
        <w:t>Reviews of existing literature on Aboriginal oral health showed no published studies of either oral health status or oral health needs of Aboriginal adults living in Victoria</w:t>
      </w:r>
      <w:r w:rsidR="00CF2D0E">
        <w:rPr>
          <w:rFonts w:asciiTheme="minorHAnsi" w:hAnsiTheme="minorHAnsi" w:cstheme="minorHAnsi"/>
        </w:rPr>
        <w:t xml:space="preserve"> </w:t>
      </w:r>
      <w:r>
        <w:rPr>
          <w:rFonts w:asciiTheme="minorHAnsi" w:hAnsiTheme="minorHAnsi" w:cstheme="minorHAnsi"/>
        </w:rPr>
        <w:fldChar w:fldCharType="begin">
          <w:fldData xml:space="preserve">PEVuZE5vdGU+PENpdGU+PEF1dGhvcj5kZSBTaWx2YTwvQXV0aG9yPjxZZWFyPjIwMTU8L1llYXI+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</w:fldData>
        </w:fldChar>
      </w:r>
      <w:r w:rsidR="00216731">
        <w:rPr>
          <w:rFonts w:asciiTheme="minorHAnsi" w:hAnsiTheme="minorHAnsi" w:cstheme="minorHAnsi"/>
        </w:rPr>
        <w:instrText xml:space="preserve"> ADDIN EN.CITE </w:instrText>
      </w:r>
      <w:r w:rsidR="00216731">
        <w:rPr>
          <w:rFonts w:asciiTheme="minorHAnsi" w:hAnsiTheme="minorHAnsi" w:cstheme="minorHAnsi"/>
        </w:rPr>
        <w:fldChar w:fldCharType="begin">
          <w:fldData xml:space="preserve">PEVuZE5vdGU+PENpdGU+PEF1dGhvcj5kZSBTaWx2YTwvQXV0aG9yPjxZZWFyPjIwMTU8L1llYXI+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</w:fldData>
        </w:fldChar>
      </w:r>
      <w:r w:rsidR="00216731">
        <w:rPr>
          <w:rFonts w:asciiTheme="minorHAnsi" w:hAnsiTheme="minorHAnsi" w:cstheme="minorHAnsi"/>
        </w:rPr>
        <w:instrText xml:space="preserve"> ADDIN EN.CITE.DATA </w:instrText>
      </w:r>
      <w:r w:rsidR="00216731">
        <w:rPr>
          <w:rFonts w:asciiTheme="minorHAnsi" w:hAnsiTheme="minorHAnsi" w:cstheme="minorHAnsi"/>
        </w:rPr>
      </w:r>
      <w:r w:rsidR="00216731">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216731">
        <w:rPr>
          <w:rFonts w:asciiTheme="minorHAnsi" w:hAnsiTheme="minorHAnsi" w:cstheme="minorHAnsi"/>
          <w:noProof/>
        </w:rPr>
        <w:t>(</w:t>
      </w:r>
      <w:hyperlink w:anchor="_ENREF_9" w:tooltip="de Silva, 2015 #1709" w:history="1">
        <w:r w:rsidR="000D453C">
          <w:rPr>
            <w:rFonts w:asciiTheme="minorHAnsi" w:hAnsiTheme="minorHAnsi" w:cstheme="minorHAnsi"/>
            <w:noProof/>
          </w:rPr>
          <w:t>de Silva</w:t>
        </w:r>
        <w:r w:rsidR="000D453C" w:rsidRPr="00216731">
          <w:rPr>
            <w:rFonts w:asciiTheme="minorHAnsi" w:hAnsiTheme="minorHAnsi" w:cstheme="minorHAnsi"/>
            <w:i/>
            <w:noProof/>
          </w:rPr>
          <w:t xml:space="preserve"> et al.</w:t>
        </w:r>
        <w:r w:rsidR="000D453C">
          <w:rPr>
            <w:rFonts w:asciiTheme="minorHAnsi" w:hAnsiTheme="minorHAnsi" w:cstheme="minorHAnsi"/>
            <w:noProof/>
          </w:rPr>
          <w:t xml:space="preserve"> 2015</w:t>
        </w:r>
      </w:hyperlink>
      <w:r w:rsidR="00216731">
        <w:rPr>
          <w:rFonts w:asciiTheme="minorHAnsi" w:hAnsiTheme="minorHAnsi" w:cstheme="minorHAnsi"/>
          <w:noProof/>
        </w:rPr>
        <w:t xml:space="preserve">; </w:t>
      </w:r>
      <w:hyperlink w:anchor="_ENREF_10" w:tooltip="de Silva, 2016 #1790" w:history="1">
        <w:r w:rsidR="000D453C">
          <w:rPr>
            <w:rFonts w:asciiTheme="minorHAnsi" w:hAnsiTheme="minorHAnsi" w:cstheme="minorHAnsi"/>
            <w:noProof/>
          </w:rPr>
          <w:t>de Silva</w:t>
        </w:r>
        <w:r w:rsidR="000D453C" w:rsidRPr="00216731">
          <w:rPr>
            <w:rFonts w:asciiTheme="minorHAnsi" w:hAnsiTheme="minorHAnsi" w:cstheme="minorHAnsi"/>
            <w:i/>
            <w:noProof/>
          </w:rPr>
          <w:t xml:space="preserve"> et al.</w:t>
        </w:r>
        <w:r w:rsidR="000D453C">
          <w:rPr>
            <w:rFonts w:asciiTheme="minorHAnsi" w:hAnsiTheme="minorHAnsi" w:cstheme="minorHAnsi"/>
            <w:noProof/>
          </w:rPr>
          <w:t xml:space="preserve"> 2016</w:t>
        </w:r>
      </w:hyperlink>
      <w:r w:rsidR="00216731">
        <w:rPr>
          <w:rFonts w:asciiTheme="minorHAnsi" w:hAnsiTheme="minorHAnsi" w:cstheme="minorHAnsi"/>
          <w:noProof/>
        </w:rPr>
        <w:t>)</w:t>
      </w:r>
      <w:r>
        <w:rPr>
          <w:rFonts w:asciiTheme="minorHAnsi" w:hAnsiTheme="minorHAnsi" w:cstheme="minorHAnsi"/>
        </w:rPr>
        <w:fldChar w:fldCharType="end"/>
      </w:r>
      <w:r w:rsidR="00CF2D0E">
        <w:rPr>
          <w:rFonts w:asciiTheme="minorHAnsi" w:hAnsiTheme="minorHAnsi" w:cstheme="minorHAnsi"/>
        </w:rPr>
        <w:t>.</w:t>
      </w:r>
      <w:r>
        <w:t xml:space="preserve"> </w:t>
      </w:r>
      <w:r w:rsidRPr="007D10D5">
        <w:rPr>
          <w:rFonts w:asciiTheme="minorHAnsi" w:hAnsiTheme="minorHAnsi" w:cstheme="minorHAnsi"/>
        </w:rPr>
        <w:t>There are very little data</w:t>
      </w:r>
      <w:r w:rsidR="00770DE1">
        <w:rPr>
          <w:rFonts w:asciiTheme="minorHAnsi" w:hAnsiTheme="minorHAnsi" w:cstheme="minorHAnsi"/>
        </w:rPr>
        <w:t xml:space="preserve"> from the Victorian population</w:t>
      </w:r>
      <w:r w:rsidRPr="007D10D5">
        <w:rPr>
          <w:rFonts w:asciiTheme="minorHAnsi" w:hAnsiTheme="minorHAnsi" w:cstheme="minorHAnsi"/>
        </w:rPr>
        <w:t xml:space="preserve"> to guide policy development to improve the oral health of this priority population.  The majority of data published in peer-reviewed scientific literature are for Aboriginal people living in rural and remote locations</w:t>
      </w:r>
      <w:r w:rsidR="00770DE1">
        <w:rPr>
          <w:rFonts w:asciiTheme="minorHAnsi" w:hAnsiTheme="minorHAnsi" w:cstheme="minorHAnsi"/>
        </w:rPr>
        <w:t>, whereas in Victoria, many Aboriginal people live in metropolitan locations and access oral health care in these areas</w:t>
      </w:r>
      <w:r w:rsidRPr="007D10D5">
        <w:rPr>
          <w:rFonts w:asciiTheme="minorHAnsi" w:hAnsiTheme="minorHAnsi" w:cstheme="minorHAnsi"/>
        </w:rPr>
        <w:t>.</w:t>
      </w:r>
      <w:r w:rsidR="008B2A98">
        <w:rPr>
          <w:rFonts w:ascii="Arial Narrow" w:hAnsi="Arial Narrow" w:cs="Times New Roman"/>
        </w:rPr>
        <w:t xml:space="preserve"> </w:t>
      </w:r>
      <w:r w:rsidR="00CF63FD">
        <w:t xml:space="preserve">This study is the first to describe access by Aboriginal people </w:t>
      </w:r>
      <w:r w:rsidR="00364F02">
        <w:t>to</w:t>
      </w:r>
      <w:r w:rsidR="007C4417">
        <w:t xml:space="preserve"> p</w:t>
      </w:r>
      <w:r w:rsidR="00CF63FD">
        <w:t xml:space="preserve">ublic oral health services in Victoria and shows that </w:t>
      </w:r>
      <w:r w:rsidR="00F92B96" w:rsidRPr="006E4626">
        <w:t xml:space="preserve">approximately </w:t>
      </w:r>
      <w:r w:rsidR="006E4626" w:rsidRPr="006E4626">
        <w:t>27</w:t>
      </w:r>
      <w:r w:rsidR="00F92B96" w:rsidRPr="006E4626">
        <w:t>%</w:t>
      </w:r>
      <w:r w:rsidR="00CF63FD">
        <w:t xml:space="preserve"> of Aboriginal people were accessing public oral health services</w:t>
      </w:r>
      <w:r w:rsidR="006E4626">
        <w:t>, with most accessing mainstream services</w:t>
      </w:r>
      <w:r w:rsidR="00CF63FD">
        <w:t xml:space="preserve">. </w:t>
      </w:r>
      <w:r w:rsidR="006E4626">
        <w:t>However, these calculations were based on the lower ABS estimate of Aboriginal population rather than the ABS adjusted estimate.</w:t>
      </w:r>
    </w:p>
    <w:p w14:paraId="1DC86B43" w14:textId="77777777" w:rsidR="00A83DDC" w:rsidRDefault="00A83DDC" w:rsidP="00C56EDA">
      <w:pPr>
        <w:spacing w:after="0" w:line="480" w:lineRule="auto"/>
      </w:pPr>
    </w:p>
    <w:p w14:paraId="320DA02A" w14:textId="3B5C5587" w:rsidR="00583634" w:rsidRDefault="00082F20" w:rsidP="00C56EDA">
      <w:pPr>
        <w:spacing w:after="0" w:line="480" w:lineRule="auto"/>
      </w:pPr>
      <w:r>
        <w:t>A number of important factors influence oral disease such as dental caries. These include living in an area of water fluoridation, oral hygiene behaviours, dietary patterns and habits as well as how oral health care is accessed</w:t>
      </w:r>
      <w:r w:rsidR="009772CC">
        <w:t xml:space="preserve"> </w:t>
      </w:r>
      <w:r w:rsidR="009772CC">
        <w:fldChar w:fldCharType="begin"/>
      </w:r>
      <w:r w:rsidR="009772CC">
        <w:instrText xml:space="preserve"> ADDIN EN.CITE &lt;EndNote&gt;&lt;Cite&gt;&lt;Author&gt;Ha&lt;/Author&gt;&lt;Year&gt;2016&lt;/Year&gt;&lt;RecNum&gt;1861&lt;/RecNum&gt;&lt;DisplayText&gt;(Ha&lt;style face="italic"&gt; et al.&lt;/style&gt; 2016)&lt;/DisplayText&gt;&lt;record&gt;&lt;rec-number&gt;1861&lt;/rec-number&gt;&lt;foreign-keys&gt;&lt;key app="EN" db-id="rxd9svp9s99ttkef05b5dt9af9w50p20aet2" timestamp="1555425179"&gt;1861&lt;/key&gt;&lt;/foreign-keys&gt;&lt;ref-type name="Journal Article"&gt;17&lt;/ref-type&gt;&lt;contributors&gt;&lt;authors&gt;&lt;author&gt;Ha, D. H.&lt;/author&gt;&lt;author&gt;Do, L. G.&lt;/author&gt;&lt;author&gt;Luzzi, L.&lt;/author&gt;&lt;author&gt;Mejia, G. C.&lt;/author&gt;&lt;author&gt;Jamieson, L.&lt;/author&gt;&lt;/authors&gt;&lt;/contributors&gt;&lt;titles&gt;&lt;title&gt;Changes in Area-level Socioeconomic Status and Oral Health of Indigenous Australian Children&lt;/title&gt;&lt;secondary-title&gt;J Health Care Poor Underserved&lt;/secondary-title&gt;&lt;alt-title&gt;Journal of health care for the poor and underserved&lt;/alt-title&gt;&lt;/titles&gt;&lt;periodical&gt;&lt;full-title&gt;J Health Care Poor Underserved&lt;/full-title&gt;&lt;abbr-1&gt;Journal of health care for the poor and underserved&lt;/abbr-1&gt;&lt;/periodical&gt;&lt;alt-periodical&gt;&lt;full-title&gt;J Health Care Poor Underserved&lt;/full-title&gt;&lt;abbr-1&gt;Journal of health care for the poor and underserved&lt;/abbr-1&gt;&lt;/alt-periodical&gt;&lt;pages&gt;110-124&lt;/pages&gt;&lt;volume&gt;27&lt;/volume&gt;&lt;number&gt;1a&lt;/number&gt;&lt;edition&gt;2016/10/21&lt;/edition&gt;&lt;keywords&gt;&lt;keyword&gt;Australia&lt;/keyword&gt;&lt;keyword&gt;Child&lt;/keyword&gt;&lt;keyword&gt;Dental Caries&lt;/keyword&gt;&lt;keyword&gt;Humans&lt;/keyword&gt;&lt;keyword&gt;*Oceanic Ancestry Group&lt;/keyword&gt;&lt;keyword&gt;*Oral Health&lt;/keyword&gt;&lt;keyword&gt;*Social Class&lt;/keyword&gt;&lt;/keywords&gt;&lt;dates&gt;&lt;year&gt;2016&lt;/year&gt;&lt;/dates&gt;&lt;isbn&gt;1049-2089&lt;/isbn&gt;&lt;accession-num&gt;27763435&lt;/accession-num&gt;&lt;urls&gt;&lt;/urls&gt;&lt;electronic-resource-num&gt;10.1353/hpu.2016.0034&lt;/electronic-resource-num&gt;&lt;remote-database-provider&gt;NLM&lt;/remote-database-provider&gt;&lt;language&gt;eng&lt;/language&gt;&lt;/record&gt;&lt;/Cite&gt;&lt;/EndNote&gt;</w:instrText>
      </w:r>
      <w:r w:rsidR="009772CC">
        <w:fldChar w:fldCharType="separate"/>
      </w:r>
      <w:r w:rsidR="009772CC">
        <w:rPr>
          <w:noProof/>
        </w:rPr>
        <w:t>(</w:t>
      </w:r>
      <w:hyperlink w:anchor="_ENREF_17" w:tooltip="Ha, 2016 #1861" w:history="1">
        <w:r w:rsidR="000D453C">
          <w:rPr>
            <w:noProof/>
          </w:rPr>
          <w:t>Ha</w:t>
        </w:r>
        <w:r w:rsidR="000D453C" w:rsidRPr="009772CC">
          <w:rPr>
            <w:i/>
            <w:noProof/>
          </w:rPr>
          <w:t xml:space="preserve"> et al.</w:t>
        </w:r>
        <w:r w:rsidR="000D453C">
          <w:rPr>
            <w:noProof/>
          </w:rPr>
          <w:t xml:space="preserve"> 2016</w:t>
        </w:r>
      </w:hyperlink>
      <w:r w:rsidR="009772CC">
        <w:rPr>
          <w:noProof/>
        </w:rPr>
        <w:t>)</w:t>
      </w:r>
      <w:r w:rsidR="009772CC">
        <w:fldChar w:fldCharType="end"/>
      </w:r>
      <w:r>
        <w:t xml:space="preserve">. A number of these aspects such as dietary habits and oral hygiene behaviours, cannot be examined within the current study. </w:t>
      </w:r>
      <w:r w:rsidR="00583634">
        <w:t xml:space="preserve">It has however been shown in other studies that diets have changed and Aboriginal people (as well as non-Aboriginal people) consume foods with higher sugar content </w:t>
      </w:r>
      <w:r w:rsidR="00FA42DC">
        <w:fldChar w:fldCharType="begin">
          <w:fldData xml:space="preserve">PEVuZE5vdGU+PENpdGU+PEF1dGhvcj5IYTwvQXV0aG9yPjxZZWFyPjIwMTc8L1llYXI+PFJlY051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</w:fldData>
        </w:fldChar>
      </w:r>
      <w:r w:rsidR="00FA42DC">
        <w:instrText xml:space="preserve"> ADDIN EN.CITE </w:instrText>
      </w:r>
      <w:r w:rsidR="00FA42DC">
        <w:fldChar w:fldCharType="begin">
          <w:fldData xml:space="preserve">PEVuZE5vdGU+PENpdGU+PEF1dGhvcj5IYTwvQXV0aG9yPjxZZWFyPjIwMTc8L1llYXI+PFJlY051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</w:fldData>
        </w:fldChar>
      </w:r>
      <w:r w:rsidR="00FA42DC">
        <w:instrText xml:space="preserve"> ADDIN EN.CITE.DATA </w:instrText>
      </w:r>
      <w:r w:rsidR="00FA42DC">
        <w:fldChar w:fldCharType="end"/>
      </w:r>
      <w:r w:rsidR="00FA42DC">
        <w:fldChar w:fldCharType="separate"/>
      </w:r>
      <w:r w:rsidR="00FA42DC">
        <w:rPr>
          <w:noProof/>
        </w:rPr>
        <w:t>(</w:t>
      </w:r>
      <w:hyperlink w:anchor="_ENREF_18" w:tooltip="Ha, 2017 #1860" w:history="1">
        <w:r w:rsidR="000D453C">
          <w:rPr>
            <w:noProof/>
          </w:rPr>
          <w:t>Ha</w:t>
        </w:r>
        <w:r w:rsidR="000D453C" w:rsidRPr="00FA42DC">
          <w:rPr>
            <w:i/>
            <w:noProof/>
          </w:rPr>
          <w:t xml:space="preserve"> et al.</w:t>
        </w:r>
        <w:r w:rsidR="000D453C">
          <w:rPr>
            <w:noProof/>
          </w:rPr>
          <w:t xml:space="preserve"> 2017</w:t>
        </w:r>
      </w:hyperlink>
      <w:r w:rsidR="00FA42DC">
        <w:rPr>
          <w:noProof/>
        </w:rPr>
        <w:t xml:space="preserve">; </w:t>
      </w:r>
      <w:hyperlink w:anchor="_ENREF_16" w:tooltip="Gwynn, 2019 #1865" w:history="1">
        <w:r w:rsidR="000D453C">
          <w:rPr>
            <w:noProof/>
          </w:rPr>
          <w:t>Gwynn</w:t>
        </w:r>
        <w:r w:rsidR="000D453C" w:rsidRPr="00FA42DC">
          <w:rPr>
            <w:i/>
            <w:noProof/>
          </w:rPr>
          <w:t xml:space="preserve"> et al.</w:t>
        </w:r>
        <w:r w:rsidR="000D453C">
          <w:rPr>
            <w:noProof/>
          </w:rPr>
          <w:t xml:space="preserve"> 2019</w:t>
        </w:r>
      </w:hyperlink>
      <w:r w:rsidR="00FA42DC">
        <w:rPr>
          <w:noProof/>
        </w:rPr>
        <w:t>)</w:t>
      </w:r>
      <w:r w:rsidR="00FA42DC">
        <w:fldChar w:fldCharType="end"/>
      </w:r>
      <w:r w:rsidR="00583634">
        <w:t xml:space="preserve">. </w:t>
      </w:r>
    </w:p>
    <w:p w14:paraId="19CB6CA3" w14:textId="77777777" w:rsidR="009772CC" w:rsidRDefault="009772CC" w:rsidP="00C56EDA">
      <w:pPr>
        <w:spacing w:after="0" w:line="480" w:lineRule="auto"/>
      </w:pPr>
    </w:p>
    <w:p w14:paraId="2C07B5AF" w14:textId="40FDF51B" w:rsidR="00314D69" w:rsidRPr="00AE3EC6" w:rsidRDefault="00A83DDC" w:rsidP="00C56EDA">
      <w:pPr>
        <w:spacing w:after="0" w:line="480" w:lineRule="auto"/>
      </w:pPr>
      <w:r>
        <w:t>The</w:t>
      </w:r>
      <w:r w:rsidR="00CF63FD">
        <w:t xml:space="preserve"> </w:t>
      </w:r>
      <w:r w:rsidR="00BB70B9">
        <w:t xml:space="preserve">ways that Aboriginal people access public oral health services </w:t>
      </w:r>
      <w:r w:rsidR="008D5807">
        <w:t>are</w:t>
      </w:r>
      <w:r w:rsidR="00CF63FD">
        <w:t xml:space="preserve"> important for planning and policy development. It also has implications for the delivery of prevention programs for oral health as clearly these would need to be targeted within mainstream clinics as well as Aboriginal-specific oral health clinics. It is also important to ensure that culturally appropriate services are available within mainstream health care services.</w:t>
      </w:r>
      <w:r w:rsidR="00BB70B9">
        <w:t xml:space="preserve"> </w:t>
      </w:r>
      <w:r w:rsidR="00290895">
        <w:t xml:space="preserve">It is noteworthy </w:t>
      </w:r>
      <w:r>
        <w:t>that</w:t>
      </w:r>
      <w:r w:rsidR="00BB70B9">
        <w:t xml:space="preserve"> </w:t>
      </w:r>
      <w:r w:rsidR="00314D69" w:rsidRPr="003B6FAF">
        <w:t>the number of Aboriginal individuals treated in the Victorian public oral health services has been steadily increasing</w:t>
      </w:r>
      <w:r w:rsidR="00CF2D0E">
        <w:t xml:space="preserve"> </w:t>
      </w:r>
      <w:r w:rsidR="009C2FE8">
        <w:fldChar w:fldCharType="begin"/>
      </w:r>
      <w:r w:rsidR="00216731">
        <w:instrText xml:space="preserve"> ADDIN EN.CITE &lt;EndNote&gt;&lt;Cite&gt;&lt;Author&gt;Victoria&lt;/Author&gt;&lt;Year&gt;2017&lt;/Year&gt;&lt;RecNum&gt;1799&lt;/RecNum&gt;&lt;DisplayText&gt;(Dental Health Services Victoria, 2017)&lt;/DisplayText&gt;&lt;record&gt;&lt;rec-number&gt;1799&lt;/rec-number&gt;&lt;foreign-keys&gt;&lt;key app="EN" db-id="rxd9svp9s99ttkef05b5dt9af9w50p20aet2" timestamp="1502809127"&gt;1799&lt;/key&gt;&lt;/foreign-keys&gt;&lt;ref-type name="Report"&gt;27&lt;/ref-type&gt;&lt;contributors&gt;&lt;authors&gt;&lt;author&gt;Dental Health Services Victoria,&lt;/author&gt;&lt;/authors&gt;&lt;tertiary-authors&gt;&lt;author&gt;Dental Health Services Victoria&lt;/author&gt;&lt;/tertiary-authors&gt;&lt;/contributors&gt;&lt;titles&gt;&lt;title&gt;Dental Health Services Victoria Annual Report 2015-16&lt;/title&gt;&lt;/titles&gt;&lt;dates&gt;&lt;year&gt;2017&lt;/year&gt;&lt;/dates&gt;&lt;urls&gt;&lt;related-urls&gt;&lt;url&gt;https://www.dhsv.org.au/__data/assets/pdf_file/0009/64629/DHSV_AnnualReport_2015-16-for-web.pdf &lt;/url&gt;&lt;/related-urls&gt;&lt;/urls&gt;&lt;/record&gt;&lt;/Cite&gt;&lt;Cite&gt;&lt;Author&gt;Dental Health Services Victoria&lt;/Author&gt;&lt;RecNum&gt;1838&lt;/RecNum&gt;&lt;record&gt;&lt;rec-number&gt;1838&lt;/rec-number&gt;&lt;foreign-keys&gt;&lt;key app="EN" db-id="rxd9svp9s99ttkef05b5dt9af9w50p20aet2" timestamp="1522918399"&gt;1838&lt;/key&gt;&lt;/foreign-keys&gt;&lt;ref-type name="Report"&gt;27&lt;/ref-type&gt;&lt;contributors&gt;&lt;authors&gt;&lt;author&gt;Dental Health Services Victoria,&lt;/author&gt;&lt;/authors&gt;&lt;/contributors&gt;&lt;titles&gt;&lt;title&gt;Dental Health Services Victoria Annual Report 2016-17&lt;/title&gt;&lt;/titles&gt;&lt;dates&gt;&lt;/dates&gt;&lt;pub-location&gt;Victoria&lt;/pub-location&gt;&lt;urls&gt;&lt;related-urls&gt;&lt;url&gt;https://www.dhsv.org.au/__data/assets/pdf_file/0018/79200/DHSV-AR-2016-2017-complete.pdf&lt;/url&gt;&lt;/related-urls&gt;&lt;/urls&gt;&lt;/record&gt;&lt;/Cite&gt;&lt;/EndNote&gt;</w:instrText>
      </w:r>
      <w:r w:rsidR="009C2FE8">
        <w:fldChar w:fldCharType="separate"/>
      </w:r>
      <w:r w:rsidR="00216731">
        <w:rPr>
          <w:noProof/>
        </w:rPr>
        <w:t>(</w:t>
      </w:r>
      <w:hyperlink w:anchor="_ENREF_11" w:tooltip="Dental Health Services Victoria,  #1838" w:history="1">
        <w:r w:rsidR="000D453C">
          <w:rPr>
            <w:noProof/>
          </w:rPr>
          <w:t>Dental Health Services Victoria</w:t>
        </w:r>
      </w:hyperlink>
      <w:r w:rsidR="00216731">
        <w:rPr>
          <w:noProof/>
        </w:rPr>
        <w:t xml:space="preserve">, </w:t>
      </w:r>
      <w:hyperlink w:anchor="_ENREF_12" w:tooltip="Dental Health Services Victoria, 2017 #1799" w:history="1">
        <w:r w:rsidR="000D453C">
          <w:rPr>
            <w:noProof/>
          </w:rPr>
          <w:t>2017</w:t>
        </w:r>
      </w:hyperlink>
      <w:r w:rsidR="00216731">
        <w:rPr>
          <w:noProof/>
        </w:rPr>
        <w:t>)</w:t>
      </w:r>
      <w:r w:rsidR="009C2FE8">
        <w:fldChar w:fldCharType="end"/>
      </w:r>
      <w:r w:rsidR="00CF2D0E">
        <w:t>.</w:t>
      </w:r>
      <w:r w:rsidR="00A513A4">
        <w:t xml:space="preserve"> </w:t>
      </w:r>
      <w:r w:rsidR="00314D69" w:rsidRPr="003B6FAF">
        <w:t>This increase can be attributed to the implementation of a number of initiatives by</w:t>
      </w:r>
      <w:r w:rsidR="00314D69">
        <w:t xml:space="preserve"> public </w:t>
      </w:r>
      <w:r w:rsidR="00BB70B9">
        <w:t>oral health</w:t>
      </w:r>
      <w:r w:rsidR="00314D69">
        <w:t xml:space="preserve"> agencies and </w:t>
      </w:r>
      <w:r>
        <w:t>RDHM</w:t>
      </w:r>
      <w:r w:rsidR="00314D69" w:rsidRPr="003B6FAF">
        <w:t xml:space="preserve"> to improve oral health access for this priority population.</w:t>
      </w:r>
      <w:r w:rsidR="00290895">
        <w:t xml:space="preserve"> Initiatives have included outreach services, employment of Aboriginal Community Development Officers and Aboriginal-specific dental sessions</w:t>
      </w:r>
      <w:r w:rsidR="00CF2D0E">
        <w:t xml:space="preserve"> </w:t>
      </w:r>
      <w:r w:rsidR="00A513A4">
        <w:fldChar w:fldCharType="begin"/>
      </w:r>
      <w:r w:rsidR="00216731">
        <w:instrText xml:space="preserve"> ADDIN EN.CITE &lt;EndNote&gt;&lt;Cite&gt;&lt;Author&gt;Dental Health Services Victoria&lt;/Author&gt;&lt;RecNum&gt;1838&lt;/RecNum&gt;&lt;DisplayText&gt;(Dental Health Services Victoria ; Rogers 2011)&lt;/DisplayText&gt;&lt;record&gt;&lt;rec-number&gt;1838&lt;/rec-number&gt;&lt;foreign-keys&gt;&lt;key app="EN" db-id="rxd9svp9s99ttkef05b5dt9af9w50p20aet2" timestamp="1522918399"&gt;1838&lt;/key&gt;&lt;/foreign-keys&gt;&lt;ref-type name="Report"&gt;27&lt;/ref-type&gt;&lt;contributors&gt;&lt;authors&gt;&lt;author&gt;Dental Health Services Victoria,&lt;/author&gt;&lt;/authors&gt;&lt;/contributors&gt;&lt;titles&gt;&lt;title&gt;Dental Health Services Victoria Annual Report 2016-17&lt;/title&gt;&lt;/titles&gt;&lt;dates&gt;&lt;/dates&gt;&lt;pub-location&gt;Victoria&lt;/pub-location&gt;&lt;urls&gt;&lt;related-urls&gt;&lt;url&gt;https://www.dhsv.org.au/__data/assets/pdf_file/0018/79200/DHSV-AR-2016-2017-complete.pdf&lt;/url&gt;&lt;/related-urls&gt;&lt;/urls&gt;&lt;/record&gt;&lt;/Cite&gt;&lt;Cite&gt;&lt;Author&gt;Rogers&lt;/Author&gt;&lt;Year&gt;2011&lt;/Year&gt;&lt;RecNum&gt;1715&lt;/RecNum&gt;&lt;record&gt;&lt;rec-number&gt;1715&lt;/rec-number&gt;&lt;foreign-keys&gt;&lt;key app="EN" db-id="rxd9svp9s99ttkef05b5dt9af9w50p20aet2" timestamp="1444345015"&gt;1715&lt;/key&gt;&lt;/foreign-keys&gt;&lt;ref-type name="Report"&gt;27&lt;/ref-type&gt;&lt;contributors&gt;&lt;authors&gt;&lt;author&gt;Rogers, J.G.&lt;/author&gt;&lt;/authors&gt;&lt;subsidiary-authors&gt;&lt;author&gt;Prevention and population heath branch &lt;/author&gt;&lt;/subsidiary-authors&gt;&lt;/contributors&gt;&lt;titles&gt;&lt;title&gt;Evidence based oral health promotion resources &lt;/title&gt;&lt;/titles&gt;&lt;dates&gt;&lt;year&gt;2011&lt;/year&gt;&lt;/dates&gt;&lt;pub-location&gt;Melbourne &lt;/pub-location&gt;&lt;publisher&gt;Government of Victoria, Department of Health &lt;/publisher&gt;&lt;urls&gt;&lt;related-urls&gt;&lt;url&gt;http://www.health.vic.gov.au/healthpromotion/evidence_res/evidence_index.htm &lt;/url&gt;&lt;/related-urls&gt;&lt;/urls&gt;&lt;/record&gt;&lt;/Cite&gt;&lt;/EndNote&gt;</w:instrText>
      </w:r>
      <w:r w:rsidR="00A513A4">
        <w:fldChar w:fldCharType="separate"/>
      </w:r>
      <w:r w:rsidR="00216731">
        <w:rPr>
          <w:noProof/>
        </w:rPr>
        <w:t>(</w:t>
      </w:r>
      <w:hyperlink w:anchor="_ENREF_11" w:tooltip="Dental Health Services Victoria,  #1838" w:history="1">
        <w:r w:rsidR="000D453C">
          <w:rPr>
            <w:noProof/>
          </w:rPr>
          <w:t xml:space="preserve">Dental Health Services Victoria </w:t>
        </w:r>
      </w:hyperlink>
      <w:r w:rsidR="00216731">
        <w:rPr>
          <w:noProof/>
        </w:rPr>
        <w:t xml:space="preserve">; </w:t>
      </w:r>
      <w:hyperlink w:anchor="_ENREF_29" w:tooltip="Rogers, 2011 #1715" w:history="1">
        <w:r w:rsidR="000D453C">
          <w:rPr>
            <w:noProof/>
          </w:rPr>
          <w:t>Rogers 2011</w:t>
        </w:r>
      </w:hyperlink>
      <w:r w:rsidR="00216731">
        <w:rPr>
          <w:noProof/>
        </w:rPr>
        <w:t>)</w:t>
      </w:r>
      <w:r w:rsidR="00A513A4">
        <w:fldChar w:fldCharType="end"/>
      </w:r>
      <w:r w:rsidR="00CF2D0E">
        <w:t>.</w:t>
      </w:r>
    </w:p>
    <w:p w14:paraId="0E2B8D98" w14:textId="77777777" w:rsidR="00CF63FD" w:rsidRDefault="00CF63FD" w:rsidP="00C56EDA">
      <w:pPr>
        <w:spacing w:after="0" w:line="480" w:lineRule="auto"/>
      </w:pPr>
    </w:p>
    <w:p w14:paraId="37E3C142" w14:textId="3D45B890" w:rsidR="00CF63FD" w:rsidRDefault="00CF63FD" w:rsidP="00C56EDA">
      <w:pPr>
        <w:spacing w:after="0" w:line="480" w:lineRule="auto"/>
      </w:pPr>
      <w:r>
        <w:t xml:space="preserve">In terms of </w:t>
      </w:r>
      <w:r w:rsidR="0074546D">
        <w:t xml:space="preserve">dental </w:t>
      </w:r>
      <w:r w:rsidR="00BB70B9">
        <w:t>caries</w:t>
      </w:r>
      <w:r w:rsidR="00290895">
        <w:t xml:space="preserve"> experience</w:t>
      </w:r>
      <w:r w:rsidR="00BB70B9">
        <w:t>,</w:t>
      </w:r>
      <w:r w:rsidR="00290895">
        <w:t xml:space="preserve"> there was not a consistent pattern between levels in</w:t>
      </w:r>
      <w:r w:rsidR="00361DF8">
        <w:t xml:space="preserve"> </w:t>
      </w:r>
      <w:r w:rsidR="00BB70B9">
        <w:t xml:space="preserve">Aboriginal </w:t>
      </w:r>
      <w:r w:rsidR="00290895">
        <w:t xml:space="preserve">and non-Aboriginal </w:t>
      </w:r>
      <w:r w:rsidR="00BB70B9">
        <w:t>people</w:t>
      </w:r>
      <w:r w:rsidR="00290895">
        <w:t>. This result is different to studies in other areas in Australia which have found</w:t>
      </w:r>
      <w:r w:rsidR="00BB70B9">
        <w:t xml:space="preserve"> </w:t>
      </w:r>
      <w:r>
        <w:t xml:space="preserve">a higher burden of disease </w:t>
      </w:r>
      <w:r w:rsidR="00290895">
        <w:t xml:space="preserve">in Aboriginal people </w:t>
      </w:r>
      <w:r w:rsidR="00692A71">
        <w:fldChar w:fldCharType="begin">
          <w:fldData xml:space="preserve">PEVuZE5vdGU+PENpdGU+PEF1dGhvcj5TbGFkZTwvQXV0aG9yPjxZZWFyPjIwMDQ8L1llYXI+PFJl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</w:fldData>
        </w:fldChar>
      </w:r>
      <w:r w:rsidR="00216731">
        <w:instrText xml:space="preserve"> ADDIN EN.CITE </w:instrText>
      </w:r>
      <w:r w:rsidR="00216731">
        <w:fldChar w:fldCharType="begin">
          <w:fldData xml:space="preserve">PEVuZE5vdGU+PENpdGU+PEF1dGhvcj5TbGFkZTwvQXV0aG9yPjxZZWFyPjIwMDQ8L1llYXI+PFJl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</w:fldData>
        </w:fldChar>
      </w:r>
      <w:r w:rsidR="00216731">
        <w:instrText xml:space="preserve"> ADDIN EN.CITE.DATA </w:instrText>
      </w:r>
      <w:r w:rsidR="00216731">
        <w:fldChar w:fldCharType="end"/>
      </w:r>
      <w:r w:rsidR="00692A71">
        <w:fldChar w:fldCharType="separate"/>
      </w:r>
      <w:r w:rsidR="00216731">
        <w:rPr>
          <w:noProof/>
        </w:rPr>
        <w:t>(</w:t>
      </w:r>
      <w:hyperlink w:anchor="_ENREF_31" w:tooltip="Slade, 2004 #717" w:history="1">
        <w:r w:rsidR="000D453C">
          <w:rPr>
            <w:noProof/>
          </w:rPr>
          <w:t>Slade</w:t>
        </w:r>
        <w:r w:rsidR="000D453C" w:rsidRPr="00216731">
          <w:rPr>
            <w:i/>
            <w:noProof/>
          </w:rPr>
          <w:t xml:space="preserve"> et al.</w:t>
        </w:r>
        <w:r w:rsidR="000D453C">
          <w:rPr>
            <w:noProof/>
          </w:rPr>
          <w:t xml:space="preserve"> 2004</w:t>
        </w:r>
      </w:hyperlink>
      <w:r w:rsidR="00216731">
        <w:rPr>
          <w:noProof/>
        </w:rPr>
        <w:t xml:space="preserve">; </w:t>
      </w:r>
      <w:hyperlink w:anchor="_ENREF_33" w:tooltip="Smith, 2007 #974" w:history="1">
        <w:r w:rsidR="000D453C">
          <w:rPr>
            <w:noProof/>
          </w:rPr>
          <w:t>Smith</w:t>
        </w:r>
        <w:r w:rsidR="000D453C" w:rsidRPr="00216731">
          <w:rPr>
            <w:i/>
            <w:noProof/>
          </w:rPr>
          <w:t xml:space="preserve"> et al.</w:t>
        </w:r>
        <w:r w:rsidR="000D453C">
          <w:rPr>
            <w:noProof/>
          </w:rPr>
          <w:t xml:space="preserve"> 2007</w:t>
        </w:r>
      </w:hyperlink>
      <w:r w:rsidR="00216731">
        <w:rPr>
          <w:noProof/>
        </w:rPr>
        <w:t xml:space="preserve">; </w:t>
      </w:r>
      <w:hyperlink w:anchor="_ENREF_1" w:tooltip="Amarasena, 2014 #1603" w:history="1">
        <w:r w:rsidR="000D453C">
          <w:rPr>
            <w:noProof/>
          </w:rPr>
          <w:t>Amarasena</w:t>
        </w:r>
        <w:r w:rsidR="000D453C" w:rsidRPr="00216731">
          <w:rPr>
            <w:i/>
            <w:noProof/>
          </w:rPr>
          <w:t xml:space="preserve"> et al.</w:t>
        </w:r>
        <w:r w:rsidR="000D453C">
          <w:rPr>
            <w:noProof/>
          </w:rPr>
          <w:t xml:space="preserve"> 2014</w:t>
        </w:r>
      </w:hyperlink>
      <w:r w:rsidR="00216731">
        <w:rPr>
          <w:noProof/>
        </w:rPr>
        <w:t xml:space="preserve">; </w:t>
      </w:r>
      <w:hyperlink w:anchor="_ENREF_15" w:tooltip="Durey, 2016 #1800" w:history="1">
        <w:r w:rsidR="000D453C">
          <w:rPr>
            <w:noProof/>
          </w:rPr>
          <w:t>Durey</w:t>
        </w:r>
        <w:r w:rsidR="000D453C" w:rsidRPr="00216731">
          <w:rPr>
            <w:i/>
            <w:noProof/>
          </w:rPr>
          <w:t xml:space="preserve"> et al.</w:t>
        </w:r>
        <w:r w:rsidR="000D453C">
          <w:rPr>
            <w:noProof/>
          </w:rPr>
          <w:t xml:space="preserve"> 2016</w:t>
        </w:r>
      </w:hyperlink>
      <w:r w:rsidR="00216731">
        <w:rPr>
          <w:noProof/>
        </w:rPr>
        <w:t>)</w:t>
      </w:r>
      <w:r w:rsidR="00692A71">
        <w:fldChar w:fldCharType="end"/>
      </w:r>
      <w:r>
        <w:t>.</w:t>
      </w:r>
      <w:r w:rsidR="00BB70B9">
        <w:t xml:space="preserve"> </w:t>
      </w:r>
      <w:r>
        <w:t xml:space="preserve"> Caries levels were </w:t>
      </w:r>
      <w:r w:rsidR="00BB70B9">
        <w:t xml:space="preserve">significantly </w:t>
      </w:r>
      <w:r>
        <w:t>higher for 5-6 year old Aboriginal children</w:t>
      </w:r>
      <w:r w:rsidR="00290895">
        <w:t xml:space="preserve"> living in regional locations but not in major cities.</w:t>
      </w:r>
      <w:r>
        <w:t xml:space="preserve"> </w:t>
      </w:r>
      <w:r w:rsidR="00290895">
        <w:t>No statistically significant differences were found in DMFT rates in 12 year olds. However the high caries experience</w:t>
      </w:r>
      <w:r w:rsidR="00C45764">
        <w:t xml:space="preserve"> in </w:t>
      </w:r>
      <w:r w:rsidR="00290895">
        <w:t xml:space="preserve">both Aboriginal and </w:t>
      </w:r>
      <w:r w:rsidR="00C45764">
        <w:t xml:space="preserve">non-Aboriginal </w:t>
      </w:r>
      <w:r w:rsidR="00290895">
        <w:t xml:space="preserve">children is of concern and it is important </w:t>
      </w:r>
      <w:r>
        <w:t xml:space="preserve">to target prevention activities </w:t>
      </w:r>
      <w:r w:rsidR="00290895">
        <w:t>to all high risk children, particularly</w:t>
      </w:r>
      <w:r>
        <w:t xml:space="preserve"> before they reach six years of age</w:t>
      </w:r>
      <w:r w:rsidR="00CF2D0E">
        <w:t xml:space="preserve"> </w:t>
      </w:r>
      <w:r w:rsidR="00776AF5">
        <w:fldChar w:fldCharType="begin"/>
      </w:r>
      <w:r w:rsidR="00CF2D0E">
        <w:instrText xml:space="preserve"> ADDIN EN.CITE &lt;EndNote&gt;&lt;Cite&gt;&lt;Year&gt;2015&lt;/Year&gt;&lt;RecNum&gt;1743&lt;/RecNum&gt;&lt;DisplayText&gt;(Australian Governent 2015)&lt;/DisplayText&gt;&lt;record&gt;&lt;rec-number&gt;1743&lt;/rec-number&gt;&lt;foreign-keys&gt;&lt;key app="EN" db-id="rxd9svp9s99ttkef05b5dt9af9w50p20aet2" timestamp="1445405895"&gt;1743&lt;/key&gt;&lt;/foreign-keys&gt;&lt;ref-type name="Report"&gt;27&lt;/ref-type&gt;&lt;contributors&gt;&lt;authors&gt;&lt;author&gt;Australian Governent,&lt;/author&gt;&lt;/authors&gt;&lt;/contributors&gt;&lt;titles&gt;&lt;title&gt;Australia&amp;apos;s National Oral Health Plan 2015-2024, Healthy Mouths Healthy Lives&lt;/title&gt;&lt;/titles&gt;&lt;dates&gt;&lt;year&gt;2015&lt;/year&gt;&lt;/dates&gt;&lt;urls&gt;&lt;related-urls&gt;&lt;url&gt;www.nds.org.au/asset/view_document/979323603&lt;/url&gt;&lt;/related-urls&gt;&lt;/urls&gt;&lt;/record&gt;&lt;/Cite&gt;&lt;/EndNote&gt;</w:instrText>
      </w:r>
      <w:r w:rsidR="00776AF5">
        <w:fldChar w:fldCharType="separate"/>
      </w:r>
      <w:r w:rsidR="00CF2D0E">
        <w:rPr>
          <w:noProof/>
        </w:rPr>
        <w:t>(</w:t>
      </w:r>
      <w:hyperlink w:anchor="_ENREF_4" w:tooltip="Australian Governent, 2015 #1743" w:history="1">
        <w:r w:rsidR="000D453C">
          <w:rPr>
            <w:noProof/>
          </w:rPr>
          <w:t>Australian Governent 2015</w:t>
        </w:r>
      </w:hyperlink>
      <w:r w:rsidR="00CF2D0E">
        <w:rPr>
          <w:noProof/>
        </w:rPr>
        <w:t>)</w:t>
      </w:r>
      <w:r w:rsidR="00776AF5">
        <w:fldChar w:fldCharType="end"/>
      </w:r>
      <w:r w:rsidR="00CF2D0E">
        <w:t>.</w:t>
      </w:r>
      <w:r w:rsidR="009F1C48">
        <w:t xml:space="preserve"> </w:t>
      </w:r>
      <w:r w:rsidR="000B4D7A">
        <w:t xml:space="preserve">In Victoria, there are already a number of programmes being delivered including early years interventions such as ‘Smiles </w:t>
      </w:r>
      <w:r w:rsidR="00597DB2">
        <w:t>4</w:t>
      </w:r>
      <w:r w:rsidR="000B4D7A">
        <w:t xml:space="preserve"> Miles’, </w:t>
      </w:r>
      <w:r w:rsidR="00597DB2">
        <w:t xml:space="preserve">and </w:t>
      </w:r>
      <w:r w:rsidR="000B4D7A">
        <w:t>‘Healthy Families</w:t>
      </w:r>
      <w:r w:rsidR="00597DB2">
        <w:t xml:space="preserve"> </w:t>
      </w:r>
      <w:r w:rsidR="000B4D7A">
        <w:t>Healthy Smiles’. These complement the free dental treatment for Victorian children aged under 13 years at the RDHM and other teaching dental clinics; however, it would appear</w:t>
      </w:r>
      <w:r w:rsidR="000B4D7A" w:rsidRPr="000B4D7A">
        <w:t xml:space="preserve"> </w:t>
      </w:r>
      <w:r w:rsidR="000B4D7A">
        <w:t xml:space="preserve">from this study that more could be done to reach more children at high risk of dental caries. </w:t>
      </w:r>
      <w:r w:rsidR="00433171">
        <w:t>This may include delivering more community-based interventions to address oral health problems in young children.</w:t>
      </w:r>
      <w:r w:rsidR="00583634">
        <w:t xml:space="preserve"> </w:t>
      </w:r>
      <w:r w:rsidR="00940881">
        <w:t xml:space="preserve">Previous studies have noted the varied success of oral health interventions within Aboriginal communities and that addressing equally important risk factors for oral disease such as unemployment, housing, education and poverty is required </w:t>
      </w:r>
      <w:r w:rsidR="00940881">
        <w:fldChar w:fldCharType="begin">
          <w:fldData xml:space="preserve">PEVuZE5vdGU+PENpdGU+PEF1dGhvcj5Uc2FpPC9BdXRob3I+PFllYXI+MjAxNzwvWWVhcj48UmVj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</w:fldData>
        </w:fldChar>
      </w:r>
      <w:r w:rsidR="00940881">
        <w:instrText xml:space="preserve"> ADDIN EN.CITE </w:instrText>
      </w:r>
      <w:r w:rsidR="00940881">
        <w:fldChar w:fldCharType="begin">
          <w:fldData xml:space="preserve">PEVuZE5vdGU+PENpdGU+PEF1dGhvcj5Uc2FpPC9BdXRob3I+PFllYXI+MjAxNzwvWWVhcj48UmVj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</w:fldData>
        </w:fldChar>
      </w:r>
      <w:r w:rsidR="00940881">
        <w:instrText xml:space="preserve"> ADDIN EN.CITE.DATA </w:instrText>
      </w:r>
      <w:r w:rsidR="00940881">
        <w:fldChar w:fldCharType="end"/>
      </w:r>
      <w:r w:rsidR="00940881">
        <w:fldChar w:fldCharType="separate"/>
      </w:r>
      <w:r w:rsidR="00940881">
        <w:rPr>
          <w:noProof/>
        </w:rPr>
        <w:t>(</w:t>
      </w:r>
      <w:hyperlink w:anchor="_ENREF_34" w:tooltip="Tsai, 2017 #1856" w:history="1">
        <w:r w:rsidR="000D453C">
          <w:rPr>
            <w:noProof/>
          </w:rPr>
          <w:t>Tsai</w:t>
        </w:r>
        <w:r w:rsidR="000D453C" w:rsidRPr="00940881">
          <w:rPr>
            <w:i/>
            <w:noProof/>
          </w:rPr>
          <w:t xml:space="preserve"> et al.</w:t>
        </w:r>
        <w:r w:rsidR="000D453C">
          <w:rPr>
            <w:noProof/>
          </w:rPr>
          <w:t xml:space="preserve"> 2017</w:t>
        </w:r>
      </w:hyperlink>
      <w:r w:rsidR="00940881">
        <w:rPr>
          <w:noProof/>
        </w:rPr>
        <w:t>)</w:t>
      </w:r>
      <w:r w:rsidR="00940881">
        <w:fldChar w:fldCharType="end"/>
      </w:r>
      <w:r w:rsidR="00940881">
        <w:t>. Any interventions or programmes to specifically improve the oral health of Aboriginal people should also consider these aspects.</w:t>
      </w:r>
    </w:p>
    <w:p w14:paraId="3779CDEE" w14:textId="77777777" w:rsidR="00CF63FD" w:rsidRPr="00AE3EC6" w:rsidRDefault="00CF63FD" w:rsidP="00C56EDA">
      <w:pPr>
        <w:spacing w:after="0" w:line="480" w:lineRule="auto"/>
      </w:pPr>
    </w:p>
    <w:p w14:paraId="56DDEBD7" w14:textId="19C3DA24" w:rsidR="00CF63FD" w:rsidRPr="00364F02" w:rsidRDefault="00364F02" w:rsidP="00C56EDA">
      <w:pPr>
        <w:spacing w:after="0" w:line="480" w:lineRule="auto"/>
        <w:rPr>
          <w:b/>
        </w:rPr>
      </w:pPr>
      <w:r>
        <w:rPr>
          <w:b/>
        </w:rPr>
        <w:t>S</w:t>
      </w:r>
      <w:r w:rsidR="00CF63FD" w:rsidRPr="00364F02">
        <w:rPr>
          <w:b/>
        </w:rPr>
        <w:t xml:space="preserve">trengths and </w:t>
      </w:r>
      <w:r w:rsidR="007D10D5">
        <w:rPr>
          <w:b/>
        </w:rPr>
        <w:t>limitations</w:t>
      </w:r>
      <w:r w:rsidR="00CF63FD" w:rsidRPr="00364F02">
        <w:rPr>
          <w:b/>
        </w:rPr>
        <w:t xml:space="preserve"> of the study</w:t>
      </w:r>
    </w:p>
    <w:p w14:paraId="1CDEEE73" w14:textId="7251A40C" w:rsidR="00134CCB" w:rsidRDefault="00E33E18" w:rsidP="00C56EDA">
      <w:pPr>
        <w:spacing w:after="0" w:line="480" w:lineRule="auto"/>
      </w:pPr>
      <w:r w:rsidRPr="00E33E18">
        <w:t>This study provides</w:t>
      </w:r>
      <w:r>
        <w:t xml:space="preserve"> important data on how Aboriginal people in Victoria access public oral health services and provides information on the</w:t>
      </w:r>
      <w:r w:rsidR="006E03FE">
        <w:t xml:space="preserve"> prevalence</w:t>
      </w:r>
      <w:r>
        <w:t xml:space="preserve"> of caries in Aboriginal and non-Aboriginal </w:t>
      </w:r>
      <w:r w:rsidR="006E03FE">
        <w:t xml:space="preserve">people accessing public dental services. </w:t>
      </w:r>
      <w:r>
        <w:t xml:space="preserve">It also highlights that </w:t>
      </w:r>
      <w:r w:rsidR="00035B65">
        <w:t>most</w:t>
      </w:r>
      <w:r>
        <w:t xml:space="preserve"> Aboriginal people accessing public oral health care are doing so through mainstream clinics. </w:t>
      </w:r>
    </w:p>
    <w:p w14:paraId="410F527A" w14:textId="77777777" w:rsidR="00CF2D0E" w:rsidRDefault="00CF2D0E" w:rsidP="00C56EDA">
      <w:pPr>
        <w:spacing w:after="0" w:line="480" w:lineRule="auto"/>
      </w:pPr>
    </w:p>
    <w:p w14:paraId="7DE8730B" w14:textId="701330F4" w:rsidR="00C94994" w:rsidRDefault="00C94994" w:rsidP="00C56EDA">
      <w:pPr>
        <w:spacing w:after="0" w:line="480" w:lineRule="auto"/>
      </w:pPr>
      <w:r>
        <w:t>T</w:t>
      </w:r>
      <w:r w:rsidR="00F92B96">
        <w:t>he limitations of this study are</w:t>
      </w:r>
      <w:r>
        <w:t>:</w:t>
      </w:r>
    </w:p>
    <w:p w14:paraId="128EB705" w14:textId="3EE773B4" w:rsidR="00C94994" w:rsidRDefault="00035B65" w:rsidP="00C56EDA">
      <w:pPr>
        <w:pStyle w:val="ListParagraph"/>
        <w:numPr>
          <w:ilvl w:val="0"/>
          <w:numId w:val="6"/>
        </w:numPr>
        <w:spacing w:after="0" w:line="480" w:lineRule="auto"/>
      </w:pPr>
      <w:r>
        <w:t>Dental caries data are</w:t>
      </w:r>
      <w:r w:rsidR="00C94994">
        <w:t xml:space="preserve"> limited to those attending public </w:t>
      </w:r>
      <w:r>
        <w:t>oral health</w:t>
      </w:r>
      <w:r w:rsidR="00305E99">
        <w:t xml:space="preserve"> services and are</w:t>
      </w:r>
      <w:r w:rsidR="00C94994">
        <w:t xml:space="preserve"> not necessarily representative of the general population. Public </w:t>
      </w:r>
      <w:r>
        <w:t>oral health</w:t>
      </w:r>
      <w:r w:rsidR="00C94994">
        <w:t xml:space="preserve"> services target lower socio-economic groups where disease levels are generally higher</w:t>
      </w:r>
      <w:r w:rsidR="00761D6F">
        <w:t>.</w:t>
      </w:r>
    </w:p>
    <w:p w14:paraId="7F432A72" w14:textId="042F14DA" w:rsidR="003132FB" w:rsidRDefault="00C94994" w:rsidP="00C56EDA">
      <w:pPr>
        <w:pStyle w:val="ListParagraph"/>
        <w:numPr>
          <w:ilvl w:val="0"/>
          <w:numId w:val="6"/>
        </w:numPr>
        <w:spacing w:after="0" w:line="480" w:lineRule="auto"/>
      </w:pPr>
      <w:r>
        <w:t>The access measures are missing data for three Aboriginal</w:t>
      </w:r>
      <w:r w:rsidR="005A554D">
        <w:t xml:space="preserve"> </w:t>
      </w:r>
      <w:r w:rsidR="00035B65">
        <w:t>oral health</w:t>
      </w:r>
      <w:r>
        <w:t xml:space="preserve"> clinics</w:t>
      </w:r>
      <w:r w:rsidR="00F92B96">
        <w:t>.</w:t>
      </w:r>
    </w:p>
    <w:p w14:paraId="2F295455" w14:textId="765FC01B" w:rsidR="001135D0" w:rsidRDefault="007E49A2" w:rsidP="00C56EDA">
      <w:pPr>
        <w:pStyle w:val="ListParagraph"/>
        <w:numPr>
          <w:ilvl w:val="0"/>
          <w:numId w:val="6"/>
        </w:numPr>
        <w:spacing w:after="0" w:line="480" w:lineRule="auto"/>
      </w:pPr>
      <w:r>
        <w:t>The</w:t>
      </w:r>
      <w:r w:rsidR="006E7D28">
        <w:t xml:space="preserve"> </w:t>
      </w:r>
      <w:r w:rsidR="003132FB">
        <w:t>lower Census figure of 37,736 was used and not the ABS</w:t>
      </w:r>
      <w:r>
        <w:t xml:space="preserve"> adjusted</w:t>
      </w:r>
      <w:r w:rsidR="003132FB">
        <w:t xml:space="preserve"> total of 47,333 when determining proportions in Figures 1 and 2.</w:t>
      </w:r>
    </w:p>
    <w:p w14:paraId="5259D18E" w14:textId="1987569E" w:rsidR="003023E3" w:rsidRDefault="003023E3" w:rsidP="00C56EDA">
      <w:pPr>
        <w:pStyle w:val="ListParagraph"/>
        <w:numPr>
          <w:ilvl w:val="0"/>
          <w:numId w:val="6"/>
        </w:numPr>
        <w:spacing w:after="0" w:line="480" w:lineRule="auto"/>
      </w:pPr>
      <w:r>
        <w:t>We know that not all Aboriginal people will self-identify as Aboriginal and so the number of Aboriginal people accessing public oral health services reported in this study is likely to be under-estimated.</w:t>
      </w:r>
    </w:p>
    <w:p w14:paraId="4E29EA1F" w14:textId="77777777" w:rsidR="001135D0" w:rsidRDefault="001135D0" w:rsidP="00C56EDA">
      <w:pPr>
        <w:spacing w:after="0" w:line="480" w:lineRule="auto"/>
        <w:rPr>
          <w:b/>
        </w:rPr>
      </w:pPr>
    </w:p>
    <w:p w14:paraId="0D7EE6CF" w14:textId="02BAC6DD" w:rsidR="00CF63FD" w:rsidRPr="00AE3EC6" w:rsidRDefault="00970243" w:rsidP="00C56EDA">
      <w:pPr>
        <w:spacing w:after="0" w:line="480" w:lineRule="auto"/>
        <w:rPr>
          <w:b/>
        </w:rPr>
      </w:pPr>
      <w:r>
        <w:rPr>
          <w:b/>
        </w:rPr>
        <w:t>Conclusions</w:t>
      </w:r>
    </w:p>
    <w:p w14:paraId="586956DC" w14:textId="4721F154" w:rsidR="00CF63FD" w:rsidRPr="00692A71" w:rsidRDefault="00692A71" w:rsidP="00C56EDA">
      <w:pPr>
        <w:spacing w:after="0" w:line="480" w:lineRule="auto"/>
      </w:pPr>
      <w:r w:rsidRPr="001135D0">
        <w:t>This study highlights</w:t>
      </w:r>
      <w:r w:rsidR="001135D0">
        <w:t xml:space="preserve"> how Aboriginal people in Victoria are accessing public oral health services and demonstrates that many are accessing mainstream services. T</w:t>
      </w:r>
      <w:r w:rsidR="006E03FE">
        <w:t>he data also show that there was a</w:t>
      </w:r>
      <w:r w:rsidR="001135D0">
        <w:t xml:space="preserve"> significant</w:t>
      </w:r>
      <w:r w:rsidR="006E03FE">
        <w:t>ly</w:t>
      </w:r>
      <w:r w:rsidR="001135D0">
        <w:t xml:space="preserve"> </w:t>
      </w:r>
      <w:r w:rsidR="006E03FE">
        <w:t>higher</w:t>
      </w:r>
      <w:r w:rsidR="001135D0">
        <w:t xml:space="preserve"> caries experience in </w:t>
      </w:r>
      <w:r w:rsidR="006E03FE">
        <w:t>five-</w:t>
      </w:r>
      <w:r w:rsidR="001135D0">
        <w:t>six year old Aboriginal children</w:t>
      </w:r>
      <w:r w:rsidR="006E03FE">
        <w:t xml:space="preserve"> in regional Victoria but not significant differences in other age groups. Young children in both </w:t>
      </w:r>
      <w:r w:rsidR="001135D0">
        <w:t xml:space="preserve">populations had high levels of caries </w:t>
      </w:r>
      <w:r w:rsidR="00BE23D4">
        <w:t xml:space="preserve">by </w:t>
      </w:r>
      <w:r w:rsidR="006E03FE">
        <w:t>age six</w:t>
      </w:r>
      <w:r w:rsidR="00BE23D4">
        <w:t xml:space="preserve"> in their </w:t>
      </w:r>
      <w:r w:rsidR="006E03FE">
        <w:t>primary</w:t>
      </w:r>
      <w:r w:rsidR="00BE23D4">
        <w:t xml:space="preserve"> teeth which suggests that introducing preventive programmes before this age would be beneficial. The finding that most Aboriginal people accessing public oral health services do so through mainstream, rather than Aboriginal-specific ones, suggests that any </w:t>
      </w:r>
      <w:r w:rsidR="00FA03D9">
        <w:t xml:space="preserve">initiatives </w:t>
      </w:r>
      <w:r w:rsidR="00BE23D4">
        <w:t xml:space="preserve">introduced to improve oral health in Aboriginal people need to be </w:t>
      </w:r>
      <w:r w:rsidR="00FA03D9">
        <w:t xml:space="preserve">implemented </w:t>
      </w:r>
      <w:r w:rsidR="00BE23D4">
        <w:t>in all public oral health clinics.</w:t>
      </w:r>
      <w:r w:rsidR="000B4D7A">
        <w:t xml:space="preserve"> However we acknowledge that those who seek treatment at Aboriginal-specific compared with mainstream clinics may have different needs. Further qualitative work to explore this aspect would be beneficial to support how best to implement future initiatives within public oral health clinics. </w:t>
      </w:r>
    </w:p>
    <w:p w14:paraId="33C941F4" w14:textId="77777777" w:rsidR="00481C71" w:rsidRDefault="00481C71" w:rsidP="00481C71">
      <w:pPr>
        <w:spacing w:after="0" w:line="480" w:lineRule="auto"/>
        <w:rPr>
          <w:b/>
        </w:rPr>
      </w:pPr>
    </w:p>
    <w:p w14:paraId="21271C17" w14:textId="3AD59E72" w:rsidR="00CF63FD" w:rsidRPr="00AE3EC6" w:rsidRDefault="00CF63FD" w:rsidP="003023E3">
      <w:pPr>
        <w:spacing w:after="0" w:line="240" w:lineRule="auto"/>
        <w:rPr>
          <w:b/>
        </w:rPr>
      </w:pPr>
      <w:r w:rsidRPr="00AE3EC6">
        <w:rPr>
          <w:b/>
        </w:rPr>
        <w:t>References:</w:t>
      </w:r>
    </w:p>
    <w:p w14:paraId="2EE70E5F" w14:textId="77777777" w:rsidR="000D453C" w:rsidRPr="000D453C" w:rsidRDefault="00CF63FD" w:rsidP="000D453C">
      <w:pPr>
        <w:pStyle w:val="EndNoteBibliography"/>
        <w:spacing w:after="0"/>
        <w:ind w:left="720" w:hanging="720"/>
      </w:pPr>
      <w:r w:rsidRPr="00AE3EC6">
        <w:fldChar w:fldCharType="begin"/>
      </w:r>
      <w:r w:rsidRPr="00AE3EC6">
        <w:instrText xml:space="preserve"> ADDIN EN.REFLIST </w:instrText>
      </w:r>
      <w:r w:rsidRPr="00AE3EC6">
        <w:fldChar w:fldCharType="separate"/>
      </w:r>
      <w:bookmarkStart w:id="2" w:name="_ENREF_1"/>
      <w:r w:rsidR="000D453C" w:rsidRPr="000D453C">
        <w:t>Amarasena, N, Kapellas, K, Skilton, MR, Maple-Brown, LJ, Brown, A, O'Dea, K, Celermajer, DS, Jamieson, LM (2014) Associations with dental caries experience among a convenience sample of Aboriginal Australian adults.</w:t>
      </w:r>
      <w:r w:rsidR="000D453C" w:rsidRPr="000D453C">
        <w:rPr>
          <w:i/>
        </w:rPr>
        <w:t xml:space="preserve"> Australian Dental Journal</w:t>
      </w:r>
      <w:r w:rsidR="000D453C" w:rsidRPr="000D453C">
        <w:t xml:space="preserve"> </w:t>
      </w:r>
      <w:r w:rsidR="000D453C" w:rsidRPr="000D453C">
        <w:rPr>
          <w:b/>
        </w:rPr>
        <w:t>75</w:t>
      </w:r>
      <w:r w:rsidR="000D453C" w:rsidRPr="000D453C">
        <w:t>, 126-33.</w:t>
      </w:r>
      <w:bookmarkEnd w:id="2"/>
    </w:p>
    <w:p w14:paraId="47E6F375" w14:textId="77777777" w:rsidR="000D453C" w:rsidRPr="000D453C" w:rsidRDefault="000D453C" w:rsidP="000D453C">
      <w:pPr>
        <w:pStyle w:val="EndNoteBibliography"/>
        <w:spacing w:after="0"/>
        <w:ind w:left="720" w:hanging="720"/>
      </w:pPr>
      <w:bookmarkStart w:id="3" w:name="_ENREF_2"/>
      <w:r w:rsidRPr="000D453C">
        <w:t>Arrow, P (2016) Service Use and Perceived Need among an Aboriginal Population in Western Australia.</w:t>
      </w:r>
      <w:r w:rsidRPr="000D453C">
        <w:rPr>
          <w:i/>
        </w:rPr>
        <w:t xml:space="preserve"> J Health Care Poor Underserved</w:t>
      </w:r>
      <w:r w:rsidRPr="000D453C">
        <w:t xml:space="preserve"> </w:t>
      </w:r>
      <w:r w:rsidRPr="000D453C">
        <w:rPr>
          <w:b/>
        </w:rPr>
        <w:t>27</w:t>
      </w:r>
      <w:r w:rsidRPr="000D453C">
        <w:t>, 90-100.</w:t>
      </w:r>
      <w:bookmarkEnd w:id="3"/>
    </w:p>
    <w:p w14:paraId="16139F0D" w14:textId="53404E54" w:rsidR="000D453C" w:rsidRPr="000D453C" w:rsidRDefault="000D453C" w:rsidP="000D453C">
      <w:pPr>
        <w:pStyle w:val="EndNoteBibliography"/>
        <w:spacing w:after="0"/>
        <w:ind w:left="720" w:hanging="720"/>
      </w:pPr>
      <w:bookmarkStart w:id="4" w:name="_ENREF_3"/>
      <w:r w:rsidRPr="000D453C">
        <w:t xml:space="preserve">Australian Bureau of Statistics (2011) 'Estimates of Aboriginal and Torres Strait Islander Australians, June 2011.' Available at </w:t>
      </w:r>
      <w:hyperlink r:id="rId7" w:history="1">
        <w:r w:rsidRPr="000D453C">
          <w:rPr>
            <w:rStyle w:val="Hyperlink"/>
            <w:rFonts w:cs="Calibri"/>
          </w:rPr>
          <w:t>http://www.abs.gov.au/ausstats/abs@.nsf/mf/3238.0.55.001</w:t>
        </w:r>
      </w:hyperlink>
      <w:r w:rsidRPr="000D453C">
        <w:t xml:space="preserve"> [Accessed 12/06/2015].</w:t>
      </w:r>
      <w:bookmarkEnd w:id="4"/>
    </w:p>
    <w:p w14:paraId="415D60AF" w14:textId="4473988C" w:rsidR="000D453C" w:rsidRPr="000D453C" w:rsidRDefault="000D453C" w:rsidP="000D453C">
      <w:pPr>
        <w:pStyle w:val="EndNoteBibliography"/>
        <w:spacing w:after="0"/>
        <w:ind w:left="720" w:hanging="720"/>
      </w:pPr>
      <w:bookmarkStart w:id="5" w:name="_ENREF_4"/>
      <w:r w:rsidRPr="000D453C">
        <w:t xml:space="preserve">Australian Governent (2015) Australia's National Oral Health Plan 2015-2024, Healthy Mouths Healthy Lives.  Available at </w:t>
      </w:r>
      <w:hyperlink r:id="rId8" w:history="1">
        <w:r w:rsidRPr="000D453C">
          <w:rPr>
            <w:rStyle w:val="Hyperlink"/>
            <w:rFonts w:cs="Calibri"/>
          </w:rPr>
          <w:t>www.nds.org.au/asset/view_document/979323603</w:t>
        </w:r>
      </w:hyperlink>
      <w:r w:rsidRPr="000D453C">
        <w:t>.</w:t>
      </w:r>
      <w:bookmarkEnd w:id="5"/>
    </w:p>
    <w:p w14:paraId="28C6AA5E" w14:textId="77777777" w:rsidR="000D453C" w:rsidRPr="000D453C" w:rsidRDefault="000D453C" w:rsidP="000D453C">
      <w:pPr>
        <w:pStyle w:val="EndNoteBibliography"/>
        <w:spacing w:after="0"/>
        <w:ind w:left="720" w:hanging="720"/>
      </w:pPr>
      <w:bookmarkStart w:id="6" w:name="_ENREF_5"/>
      <w:r w:rsidRPr="000D453C">
        <w:t>Australian Institute of Health and Welfare (2015) The health and welfare of Australia's Aboriginal and Torres Strait Islander people 2015. AIHW, Canberra.</w:t>
      </w:r>
      <w:bookmarkEnd w:id="6"/>
    </w:p>
    <w:p w14:paraId="49EA0C35" w14:textId="77777777" w:rsidR="000D453C" w:rsidRPr="000D453C" w:rsidRDefault="000D453C" w:rsidP="000D453C">
      <w:pPr>
        <w:pStyle w:val="EndNoteBibliography"/>
        <w:spacing w:after="0"/>
        <w:ind w:left="720" w:hanging="720"/>
      </w:pPr>
      <w:bookmarkStart w:id="7" w:name="_ENREF_6"/>
      <w:r w:rsidRPr="000D453C">
        <w:t>Brockton, N, Little, J, Sharp, L, Cotton, SC (2000) N-acetyltransferase polymorphisms and colorectal cancer: a HuGE review.</w:t>
      </w:r>
      <w:r w:rsidRPr="000D453C">
        <w:rPr>
          <w:i/>
        </w:rPr>
        <w:t xml:space="preserve"> American Journal of Epidemiology</w:t>
      </w:r>
      <w:r w:rsidRPr="000D453C">
        <w:t xml:space="preserve"> </w:t>
      </w:r>
      <w:r w:rsidRPr="000D453C">
        <w:rPr>
          <w:b/>
        </w:rPr>
        <w:t>151</w:t>
      </w:r>
      <w:r w:rsidRPr="000D453C">
        <w:t>, 846-61.</w:t>
      </w:r>
      <w:bookmarkEnd w:id="7"/>
    </w:p>
    <w:p w14:paraId="231814FF" w14:textId="77777777" w:rsidR="000D453C" w:rsidRPr="000D453C" w:rsidRDefault="000D453C" w:rsidP="000D453C">
      <w:pPr>
        <w:pStyle w:val="EndNoteBibliography"/>
        <w:spacing w:after="0"/>
        <w:ind w:left="720" w:hanging="720"/>
      </w:pPr>
      <w:bookmarkStart w:id="8" w:name="_ENREF_7"/>
      <w:r w:rsidRPr="000D453C">
        <w:t>Butten, K, Johnson, NW, Hall, KK, Anderson, J, Toombs, M, King, N, O'Grady, KF (2019) Risk factors for oral health in young, urban, Aboriginal and Torres Strait Islander children.</w:t>
      </w:r>
      <w:r w:rsidRPr="000D453C">
        <w:rPr>
          <w:i/>
        </w:rPr>
        <w:t xml:space="preserve"> Aust Dent J</w:t>
      </w:r>
      <w:r w:rsidRPr="000D453C">
        <w:t xml:space="preserve"> </w:t>
      </w:r>
      <w:r w:rsidRPr="000D453C">
        <w:rPr>
          <w:b/>
        </w:rPr>
        <w:t>64</w:t>
      </w:r>
      <w:r w:rsidRPr="000D453C">
        <w:t>, 72-81.</w:t>
      </w:r>
      <w:bookmarkEnd w:id="8"/>
    </w:p>
    <w:p w14:paraId="5072CC9B" w14:textId="77777777" w:rsidR="000D453C" w:rsidRPr="000D453C" w:rsidRDefault="000D453C" w:rsidP="000D453C">
      <w:pPr>
        <w:pStyle w:val="EndNoteBibliography"/>
        <w:spacing w:after="0"/>
        <w:ind w:left="720" w:hanging="720"/>
      </w:pPr>
      <w:bookmarkStart w:id="9" w:name="_ENREF_8"/>
      <w:r w:rsidRPr="000D453C">
        <w:t>Christian, B, Blinkhorn, AS (2012) A review of dental caries in Australian Aboriginal children: the health inequalities perspective.</w:t>
      </w:r>
      <w:r w:rsidRPr="000D453C">
        <w:rPr>
          <w:i/>
        </w:rPr>
        <w:t xml:space="preserve"> Rural and Remote Health</w:t>
      </w:r>
      <w:r w:rsidRPr="000D453C">
        <w:t xml:space="preserve"> </w:t>
      </w:r>
      <w:r w:rsidRPr="000D453C">
        <w:rPr>
          <w:b/>
        </w:rPr>
        <w:t>12</w:t>
      </w:r>
      <w:r w:rsidRPr="000D453C">
        <w:t>,</w:t>
      </w:r>
      <w:bookmarkEnd w:id="9"/>
    </w:p>
    <w:p w14:paraId="6227B57E" w14:textId="77777777" w:rsidR="000D453C" w:rsidRPr="000D453C" w:rsidRDefault="000D453C" w:rsidP="000D453C">
      <w:pPr>
        <w:pStyle w:val="EndNoteBibliography"/>
        <w:spacing w:after="0"/>
        <w:ind w:left="720" w:hanging="720"/>
        <w:rPr>
          <w:i/>
        </w:rPr>
      </w:pPr>
      <w:bookmarkStart w:id="10" w:name="_ENREF_9"/>
      <w:r w:rsidRPr="000D453C">
        <w:t>de Silva, AM, Martin-Kerry, JM, Geale, A, Cole, D (2015) Flying blind: trying to find solutions to Indigenous oral health.</w:t>
      </w:r>
      <w:r w:rsidRPr="000D453C">
        <w:rPr>
          <w:i/>
        </w:rPr>
        <w:t xml:space="preserve"> Australian Health Review</w:t>
      </w:r>
      <w:bookmarkEnd w:id="10"/>
    </w:p>
    <w:p w14:paraId="09FC19E7" w14:textId="77777777" w:rsidR="000D453C" w:rsidRPr="000D453C" w:rsidRDefault="000D453C" w:rsidP="000D453C">
      <w:pPr>
        <w:pStyle w:val="EndNoteBibliography"/>
        <w:spacing w:after="0"/>
        <w:ind w:left="720" w:hanging="720"/>
        <w:rPr>
          <w:i/>
        </w:rPr>
      </w:pPr>
      <w:bookmarkStart w:id="11" w:name="_ENREF_10"/>
      <w:r w:rsidRPr="000D453C">
        <w:t>de Silva, AM, Martin-Kerry, JM, McKee, K, Cole, D (2016) Caries and periodontal disease in Indigenous adults in Australia: a case of limited and non-contemporary data.</w:t>
      </w:r>
      <w:r w:rsidRPr="000D453C">
        <w:rPr>
          <w:i/>
        </w:rPr>
        <w:t xml:space="preserve"> Aust Health Rev</w:t>
      </w:r>
      <w:bookmarkEnd w:id="11"/>
    </w:p>
    <w:p w14:paraId="201B46D2" w14:textId="600B9AF4" w:rsidR="000D453C" w:rsidRPr="000D453C" w:rsidRDefault="000D453C" w:rsidP="000D453C">
      <w:pPr>
        <w:pStyle w:val="EndNoteBibliography"/>
        <w:spacing w:after="0"/>
        <w:ind w:left="720" w:hanging="720"/>
      </w:pPr>
      <w:bookmarkStart w:id="12" w:name="_ENREF_11"/>
      <w:r w:rsidRPr="000D453C">
        <w:t xml:space="preserve">Dental Health Services Victoria Dental Health Services Victoria Annual Report 2016-17. Victoria. Available at </w:t>
      </w:r>
      <w:hyperlink r:id="rId9" w:history="1">
        <w:r w:rsidRPr="000D453C">
          <w:rPr>
            <w:rStyle w:val="Hyperlink"/>
            <w:rFonts w:cs="Calibri"/>
          </w:rPr>
          <w:t>https://www.dhsv.org.au/__data/assets/pdf_file/0018/79200/DHSV-AR-2016-2017-complete.pdf</w:t>
        </w:r>
      </w:hyperlink>
      <w:r w:rsidRPr="000D453C">
        <w:t>.</w:t>
      </w:r>
      <w:bookmarkEnd w:id="12"/>
    </w:p>
    <w:p w14:paraId="1567BBC1" w14:textId="259B6A03" w:rsidR="000D453C" w:rsidRPr="000D453C" w:rsidRDefault="000D453C" w:rsidP="000D453C">
      <w:pPr>
        <w:pStyle w:val="EndNoteBibliography"/>
        <w:spacing w:after="0"/>
        <w:ind w:left="720" w:hanging="720"/>
      </w:pPr>
      <w:bookmarkStart w:id="13" w:name="_ENREF_12"/>
      <w:r w:rsidRPr="000D453C">
        <w:t xml:space="preserve">Dental Health Services Victoria (2017) Dental Health Services Victoria Annual Report 2015-16.  Available at </w:t>
      </w:r>
      <w:hyperlink r:id="rId10" w:history="1">
        <w:r w:rsidRPr="000D453C">
          <w:rPr>
            <w:rStyle w:val="Hyperlink"/>
            <w:rFonts w:cs="Calibri"/>
          </w:rPr>
          <w:t>https://www.dhsv.org.au/__data/assets/pdf_file/0009/64629/DHSV_AnnualReport_2015-16-for-web.pdf</w:t>
        </w:r>
      </w:hyperlink>
      <w:r w:rsidRPr="000D453C">
        <w:t xml:space="preserve"> </w:t>
      </w:r>
      <w:bookmarkEnd w:id="13"/>
    </w:p>
    <w:p w14:paraId="301E9F50" w14:textId="77777777" w:rsidR="000D453C" w:rsidRPr="000D453C" w:rsidRDefault="000D453C" w:rsidP="000D453C">
      <w:pPr>
        <w:pStyle w:val="EndNoteBibliography"/>
        <w:spacing w:after="0"/>
        <w:ind w:left="720" w:hanging="720"/>
      </w:pPr>
      <w:bookmarkStart w:id="14" w:name="_ENREF_13"/>
      <w:r w:rsidRPr="000D453C">
        <w:t>Dimitropoulos, Y, Gunasekera, H, Blinkhorn, A, Byun, R, Binge, N, Gwynne, K, Irving, M (2018a) A collaboration with local Aboriginal communities in rural New South Wales, Australia to determine the oral health needs of their children and develop a community-owned oral health promotion program.</w:t>
      </w:r>
      <w:r w:rsidRPr="000D453C">
        <w:rPr>
          <w:i/>
        </w:rPr>
        <w:t xml:space="preserve"> Rural Remote Health</w:t>
      </w:r>
      <w:r w:rsidRPr="000D453C">
        <w:t xml:space="preserve"> </w:t>
      </w:r>
      <w:r w:rsidRPr="000D453C">
        <w:rPr>
          <w:b/>
        </w:rPr>
        <w:t>18</w:t>
      </w:r>
      <w:r w:rsidRPr="000D453C">
        <w:t>, 4453.</w:t>
      </w:r>
      <w:bookmarkEnd w:id="14"/>
    </w:p>
    <w:p w14:paraId="59BA3792" w14:textId="77777777" w:rsidR="000D453C" w:rsidRPr="000D453C" w:rsidRDefault="000D453C" w:rsidP="000D453C">
      <w:pPr>
        <w:pStyle w:val="EndNoteBibliography"/>
        <w:spacing w:after="0"/>
        <w:ind w:left="720" w:hanging="720"/>
      </w:pPr>
      <w:bookmarkStart w:id="15" w:name="_ENREF_14"/>
      <w:r w:rsidRPr="000D453C">
        <w:t>Dimitropoulos, Y, Holden, A, Gwynne, K, Irving, M, Binge, N, Blinkhorn, A (2018b) An assessment of strategies to control dental caries in Aboriginal children living in rural and remote communities in New South Wales, Australia.</w:t>
      </w:r>
      <w:r w:rsidRPr="000D453C">
        <w:rPr>
          <w:i/>
        </w:rPr>
        <w:t xml:space="preserve"> BMC Oral Health</w:t>
      </w:r>
      <w:r w:rsidRPr="000D453C">
        <w:t xml:space="preserve"> </w:t>
      </w:r>
      <w:r w:rsidRPr="000D453C">
        <w:rPr>
          <w:b/>
        </w:rPr>
        <w:t>18</w:t>
      </w:r>
      <w:r w:rsidRPr="000D453C">
        <w:t>, 177.</w:t>
      </w:r>
      <w:bookmarkEnd w:id="15"/>
    </w:p>
    <w:p w14:paraId="25989121" w14:textId="77777777" w:rsidR="000D453C" w:rsidRPr="000D453C" w:rsidRDefault="000D453C" w:rsidP="000D453C">
      <w:pPr>
        <w:pStyle w:val="EndNoteBibliography"/>
        <w:spacing w:after="0"/>
        <w:ind w:left="720" w:hanging="720"/>
      </w:pPr>
      <w:bookmarkStart w:id="16" w:name="_ENREF_15"/>
      <w:r w:rsidRPr="000D453C">
        <w:t>Durey, A, Bessarab, D, Slack-Smith, L (2016) The mouth as a site of structural inequalities; the experience of Aboriginal Australians.</w:t>
      </w:r>
      <w:r w:rsidRPr="000D453C">
        <w:rPr>
          <w:i/>
        </w:rPr>
        <w:t xml:space="preserve"> Community Dent Health</w:t>
      </w:r>
      <w:r w:rsidRPr="000D453C">
        <w:t xml:space="preserve"> </w:t>
      </w:r>
      <w:r w:rsidRPr="000D453C">
        <w:rPr>
          <w:b/>
        </w:rPr>
        <w:t>33</w:t>
      </w:r>
      <w:r w:rsidRPr="000D453C">
        <w:t>, 161-3.</w:t>
      </w:r>
      <w:bookmarkEnd w:id="16"/>
    </w:p>
    <w:p w14:paraId="7F57523E" w14:textId="77777777" w:rsidR="000D453C" w:rsidRPr="000D453C" w:rsidRDefault="000D453C" w:rsidP="000D453C">
      <w:pPr>
        <w:pStyle w:val="EndNoteBibliography"/>
        <w:spacing w:after="0"/>
        <w:ind w:left="720" w:hanging="720"/>
      </w:pPr>
      <w:bookmarkStart w:id="17" w:name="_ENREF_16"/>
      <w:r w:rsidRPr="000D453C">
        <w:t>Gwynn, J, Sim, K, Searle, T, Senior, A, Lee, A, Brimblecombe, J (2019) Effect of nutrition interventions on diet-related and health outcomes of Aboriginal and Torres Strait Islander Australians: a systematic review.</w:t>
      </w:r>
      <w:r w:rsidRPr="000D453C">
        <w:rPr>
          <w:i/>
        </w:rPr>
        <w:t xml:space="preserve"> BMJ Open</w:t>
      </w:r>
      <w:r w:rsidRPr="000D453C">
        <w:t xml:space="preserve"> </w:t>
      </w:r>
      <w:r w:rsidRPr="000D453C">
        <w:rPr>
          <w:b/>
        </w:rPr>
        <w:t>9</w:t>
      </w:r>
      <w:r w:rsidRPr="000D453C">
        <w:t>, e025291.</w:t>
      </w:r>
      <w:bookmarkEnd w:id="17"/>
    </w:p>
    <w:p w14:paraId="195C9E5B" w14:textId="77777777" w:rsidR="000D453C" w:rsidRPr="000D453C" w:rsidRDefault="000D453C" w:rsidP="000D453C">
      <w:pPr>
        <w:pStyle w:val="EndNoteBibliography"/>
        <w:spacing w:after="0"/>
        <w:ind w:left="720" w:hanging="720"/>
      </w:pPr>
      <w:bookmarkStart w:id="18" w:name="_ENREF_17"/>
      <w:r w:rsidRPr="000D453C">
        <w:t>Ha, DH, Do, LG, Luzzi, L, Mejia, GC, Jamieson, L (2016) Changes in Area-level Socioeconomic Status and Oral Health of Indigenous Australian Children.</w:t>
      </w:r>
      <w:r w:rsidRPr="000D453C">
        <w:rPr>
          <w:i/>
        </w:rPr>
        <w:t xml:space="preserve"> J Health Care Poor Underserved</w:t>
      </w:r>
      <w:r w:rsidRPr="000D453C">
        <w:t xml:space="preserve"> </w:t>
      </w:r>
      <w:r w:rsidRPr="000D453C">
        <w:rPr>
          <w:b/>
        </w:rPr>
        <w:t>27</w:t>
      </w:r>
      <w:r w:rsidRPr="000D453C">
        <w:t>, 110-124.</w:t>
      </w:r>
      <w:bookmarkEnd w:id="18"/>
    </w:p>
    <w:p w14:paraId="2BCE1438" w14:textId="77777777" w:rsidR="000D453C" w:rsidRPr="000D453C" w:rsidRDefault="000D453C" w:rsidP="000D453C">
      <w:pPr>
        <w:pStyle w:val="EndNoteBibliography"/>
        <w:spacing w:after="0"/>
        <w:ind w:left="720" w:hanging="720"/>
      </w:pPr>
      <w:bookmarkStart w:id="19" w:name="_ENREF_18"/>
      <w:r w:rsidRPr="000D453C">
        <w:t>Ha, DH, Do, LG, Spencer, AJ, Thomson, WM, Golley, RK, Rugg-Gunn, AJ, Levy, SM, Scott, JA (2017) Factors Influencing Early Feeding of Foods and Drinks Containing Free Sugars-A Birth Cohort Study.</w:t>
      </w:r>
      <w:r w:rsidRPr="000D453C">
        <w:rPr>
          <w:i/>
        </w:rPr>
        <w:t xml:space="preserve"> Int J Environ Res Public Health</w:t>
      </w:r>
      <w:r w:rsidRPr="000D453C">
        <w:t xml:space="preserve"> </w:t>
      </w:r>
      <w:r w:rsidRPr="000D453C">
        <w:rPr>
          <w:b/>
        </w:rPr>
        <w:t>14</w:t>
      </w:r>
      <w:r w:rsidRPr="000D453C">
        <w:t>,</w:t>
      </w:r>
      <w:bookmarkEnd w:id="19"/>
    </w:p>
    <w:p w14:paraId="0F1830AC" w14:textId="77777777" w:rsidR="000D453C" w:rsidRPr="000D453C" w:rsidRDefault="000D453C" w:rsidP="000D453C">
      <w:pPr>
        <w:pStyle w:val="EndNoteBibliography"/>
        <w:spacing w:after="0"/>
        <w:ind w:left="720" w:hanging="720"/>
      </w:pPr>
      <w:bookmarkStart w:id="20" w:name="_ENREF_19"/>
      <w:r w:rsidRPr="000D453C">
        <w:t>Jamieson, LM, Armfield, JM, Roberts-Thomson, KF (2007) Dental caries trends among indigenous and non-indigenous Australian children.</w:t>
      </w:r>
      <w:r w:rsidRPr="000D453C">
        <w:rPr>
          <w:i/>
        </w:rPr>
        <w:t xml:space="preserve"> Community Dent Health</w:t>
      </w:r>
      <w:r w:rsidRPr="000D453C">
        <w:t xml:space="preserve"> </w:t>
      </w:r>
      <w:r w:rsidRPr="000D453C">
        <w:rPr>
          <w:b/>
        </w:rPr>
        <w:t>24</w:t>
      </w:r>
      <w:r w:rsidRPr="000D453C">
        <w:t>, 238-246.</w:t>
      </w:r>
      <w:bookmarkEnd w:id="20"/>
    </w:p>
    <w:p w14:paraId="42110A69" w14:textId="77777777" w:rsidR="000D453C" w:rsidRPr="000D453C" w:rsidRDefault="000D453C" w:rsidP="000D453C">
      <w:pPr>
        <w:pStyle w:val="EndNoteBibliography"/>
        <w:spacing w:after="0"/>
        <w:ind w:left="720" w:hanging="720"/>
      </w:pPr>
      <w:bookmarkStart w:id="21" w:name="_ENREF_20"/>
      <w:r w:rsidRPr="000D453C">
        <w:t>Jamieson, LM, Elani, HW, Mejia, GC, Ju, X, Kawachi, I, Harper, S, Thomson, WM, Kaufman, JS (2016) Inequalities in Indigenous Oral Health: Findings from Australia, New Zealand, and Canada.</w:t>
      </w:r>
      <w:r w:rsidRPr="000D453C">
        <w:rPr>
          <w:i/>
        </w:rPr>
        <w:t xml:space="preserve"> J Dent Res</w:t>
      </w:r>
      <w:r w:rsidRPr="000D453C">
        <w:t xml:space="preserve"> </w:t>
      </w:r>
      <w:r w:rsidRPr="000D453C">
        <w:rPr>
          <w:b/>
        </w:rPr>
        <w:t>95</w:t>
      </w:r>
      <w:r w:rsidRPr="000D453C">
        <w:t>, 1375-1380.</w:t>
      </w:r>
      <w:bookmarkEnd w:id="21"/>
    </w:p>
    <w:p w14:paraId="68BA1BA5" w14:textId="77777777" w:rsidR="000D453C" w:rsidRPr="000D453C" w:rsidRDefault="000D453C" w:rsidP="000D453C">
      <w:pPr>
        <w:pStyle w:val="EndNoteBibliography"/>
        <w:spacing w:after="0"/>
        <w:ind w:left="720" w:hanging="720"/>
      </w:pPr>
      <w:bookmarkStart w:id="22" w:name="_ENREF_21"/>
      <w:r w:rsidRPr="000D453C">
        <w:t>King, M, Smith, A, Gracey, M (2009) Indigenous health part 2: the underlying causes of the health gap.</w:t>
      </w:r>
      <w:r w:rsidRPr="000D453C">
        <w:rPr>
          <w:i/>
        </w:rPr>
        <w:t xml:space="preserve"> Lancet</w:t>
      </w:r>
      <w:r w:rsidRPr="000D453C">
        <w:t xml:space="preserve"> </w:t>
      </w:r>
      <w:r w:rsidRPr="000D453C">
        <w:rPr>
          <w:b/>
        </w:rPr>
        <w:t>374</w:t>
      </w:r>
      <w:r w:rsidRPr="000D453C">
        <w:t>, 76-85.</w:t>
      </w:r>
      <w:bookmarkEnd w:id="22"/>
    </w:p>
    <w:p w14:paraId="548B57F8" w14:textId="77777777" w:rsidR="000D453C" w:rsidRPr="000D453C" w:rsidRDefault="000D453C" w:rsidP="000D453C">
      <w:pPr>
        <w:pStyle w:val="EndNoteBibliography"/>
        <w:spacing w:after="0"/>
        <w:ind w:left="720" w:hanging="720"/>
      </w:pPr>
      <w:bookmarkStart w:id="23" w:name="_ENREF_22"/>
      <w:r w:rsidRPr="000D453C">
        <w:t>Kruger, E, Perera, I, Tennant, M (2010) Primary oral health service provision in Aboriginal Medical Services-based dental clinics in Western Australia.</w:t>
      </w:r>
      <w:r w:rsidRPr="000D453C">
        <w:rPr>
          <w:i/>
        </w:rPr>
        <w:t xml:space="preserve"> Australian Journal of Primary Health</w:t>
      </w:r>
      <w:r w:rsidRPr="000D453C">
        <w:t xml:space="preserve"> </w:t>
      </w:r>
      <w:r w:rsidRPr="000D453C">
        <w:rPr>
          <w:b/>
        </w:rPr>
        <w:t>16</w:t>
      </w:r>
      <w:r w:rsidRPr="000D453C">
        <w:t>, 291-295.</w:t>
      </w:r>
      <w:bookmarkEnd w:id="23"/>
    </w:p>
    <w:p w14:paraId="6116FB8B" w14:textId="77777777" w:rsidR="000D453C" w:rsidRPr="000D453C" w:rsidRDefault="000D453C" w:rsidP="000D453C">
      <w:pPr>
        <w:pStyle w:val="EndNoteBibliography"/>
        <w:spacing w:after="0"/>
        <w:ind w:left="720" w:hanging="720"/>
      </w:pPr>
      <w:bookmarkStart w:id="24" w:name="_ENREF_23"/>
      <w:r w:rsidRPr="000D453C">
        <w:t>Kruger, E, Smith, K, Atkinson, D, Tennant, M (2008a) The oral health status and treatment needs of Indigenous adults in the Kimberley region of Western Australia.</w:t>
      </w:r>
      <w:r w:rsidRPr="000D453C">
        <w:rPr>
          <w:i/>
        </w:rPr>
        <w:t xml:space="preserve"> The Australian Journal Of Rural Health</w:t>
      </w:r>
      <w:r w:rsidRPr="000D453C">
        <w:t xml:space="preserve"> </w:t>
      </w:r>
      <w:r w:rsidRPr="000D453C">
        <w:rPr>
          <w:b/>
        </w:rPr>
        <w:t>16</w:t>
      </w:r>
      <w:r w:rsidRPr="000D453C">
        <w:t>, 283-289.</w:t>
      </w:r>
      <w:bookmarkEnd w:id="24"/>
    </w:p>
    <w:p w14:paraId="10AD9E98" w14:textId="77777777" w:rsidR="000D453C" w:rsidRPr="000D453C" w:rsidRDefault="000D453C" w:rsidP="000D453C">
      <w:pPr>
        <w:pStyle w:val="EndNoteBibliography"/>
        <w:spacing w:after="0"/>
        <w:ind w:left="720" w:hanging="720"/>
      </w:pPr>
      <w:bookmarkStart w:id="25" w:name="_ENREF_24"/>
      <w:r w:rsidRPr="000D453C">
        <w:t>Kruger, E, Smith, K, Atkinson, D, Tennant, M (2008b) The oral health status and treatment needs of Indigenous adults in the Kimberley region of Western Australia.</w:t>
      </w:r>
      <w:r w:rsidRPr="000D453C">
        <w:rPr>
          <w:i/>
        </w:rPr>
        <w:t xml:space="preserve"> Australian Journal of Rural Health</w:t>
      </w:r>
      <w:r w:rsidRPr="000D453C">
        <w:t xml:space="preserve"> </w:t>
      </w:r>
      <w:r w:rsidRPr="000D453C">
        <w:rPr>
          <w:b/>
        </w:rPr>
        <w:t>16</w:t>
      </w:r>
      <w:r w:rsidRPr="000D453C">
        <w:t>, 283-289.</w:t>
      </w:r>
      <w:bookmarkEnd w:id="25"/>
    </w:p>
    <w:p w14:paraId="58FEDBD6" w14:textId="77777777" w:rsidR="000D453C" w:rsidRPr="000D453C" w:rsidRDefault="000D453C" w:rsidP="000D453C">
      <w:pPr>
        <w:pStyle w:val="EndNoteBibliography"/>
        <w:spacing w:after="0"/>
        <w:ind w:left="720" w:hanging="720"/>
      </w:pPr>
      <w:bookmarkStart w:id="26" w:name="_ENREF_25"/>
      <w:r w:rsidRPr="000D453C">
        <w:t>National Advisory Committee on Oral Health (2004) Healthy Mouths Healthy Lives: Australia's National Oral Health Plan 2004-2013. South Australian Department of Health South Australia [Accessed 10/06/2015].</w:t>
      </w:r>
      <w:bookmarkEnd w:id="26"/>
    </w:p>
    <w:p w14:paraId="51E78CCB" w14:textId="77777777" w:rsidR="000D453C" w:rsidRPr="000D453C" w:rsidRDefault="000D453C" w:rsidP="000D453C">
      <w:pPr>
        <w:pStyle w:val="EndNoteBibliography"/>
        <w:spacing w:after="0"/>
        <w:ind w:left="720" w:hanging="720"/>
      </w:pPr>
      <w:bookmarkStart w:id="27" w:name="_ENREF_26"/>
      <w:r w:rsidRPr="000D453C">
        <w:t>Pulver, LJ, Fitzpatrick, S, Ritchie, PJ, Norie, M (2010) Filling the Gap: An Evaluation of a Voluntary Dental Program Within an Aboriginal and Torres Strait Islander Community Controlled Primary Health Service.</w:t>
      </w:r>
      <w:r w:rsidRPr="000D453C">
        <w:rPr>
          <w:i/>
        </w:rPr>
        <w:t xml:space="preserve"> Aboriginal &amp; Islander Health Worker Journal</w:t>
      </w:r>
      <w:r w:rsidRPr="000D453C">
        <w:t xml:space="preserve"> </w:t>
      </w:r>
      <w:r w:rsidRPr="000D453C">
        <w:rPr>
          <w:b/>
        </w:rPr>
        <w:t>34</w:t>
      </w:r>
      <w:r w:rsidRPr="000D453C">
        <w:t>, 3-7.</w:t>
      </w:r>
      <w:bookmarkEnd w:id="27"/>
    </w:p>
    <w:p w14:paraId="46E6BC38" w14:textId="77777777" w:rsidR="000D453C" w:rsidRPr="000D453C" w:rsidRDefault="000D453C" w:rsidP="000D453C">
      <w:pPr>
        <w:pStyle w:val="EndNoteBibliography"/>
        <w:spacing w:after="0"/>
        <w:ind w:left="720" w:hanging="720"/>
      </w:pPr>
      <w:bookmarkStart w:id="28" w:name="_ENREF_27"/>
      <w:r w:rsidRPr="000D453C">
        <w:t>Roberts-Thomson, KC, Australian Research Centre for Population Oral Health (2004) Oral health of Aboriginal Australians.</w:t>
      </w:r>
      <w:r w:rsidRPr="000D453C">
        <w:rPr>
          <w:i/>
        </w:rPr>
        <w:t xml:space="preserve"> Australian Dental Journal</w:t>
      </w:r>
      <w:r w:rsidRPr="000D453C">
        <w:t xml:space="preserve"> </w:t>
      </w:r>
      <w:r w:rsidRPr="000D453C">
        <w:rPr>
          <w:b/>
        </w:rPr>
        <w:t>49</w:t>
      </w:r>
      <w:r w:rsidRPr="000D453C">
        <w:t>, 151-153.</w:t>
      </w:r>
      <w:bookmarkEnd w:id="28"/>
    </w:p>
    <w:p w14:paraId="79216E88" w14:textId="77777777" w:rsidR="000D453C" w:rsidRPr="000D453C" w:rsidRDefault="000D453C" w:rsidP="000D453C">
      <w:pPr>
        <w:pStyle w:val="EndNoteBibliography"/>
        <w:spacing w:after="0"/>
        <w:ind w:left="720" w:hanging="720"/>
      </w:pPr>
      <w:bookmarkStart w:id="29" w:name="_ENREF_28"/>
      <w:r w:rsidRPr="000D453C">
        <w:t>Roberts-Thomson, KF, Do, LG, Bartold, PM, Daniels, J, Grosse, A, Meihubers, S (2014) Prevalence, extent and severity of severe periodontal destruction in an urban Aboriginal and Torres Strait Islander population.</w:t>
      </w:r>
      <w:r w:rsidRPr="000D453C">
        <w:rPr>
          <w:i/>
        </w:rPr>
        <w:t xml:space="preserve"> Australian Dental Journal</w:t>
      </w:r>
      <w:r w:rsidRPr="000D453C">
        <w:t xml:space="preserve"> 43.</w:t>
      </w:r>
      <w:bookmarkEnd w:id="29"/>
    </w:p>
    <w:p w14:paraId="44B59DB7" w14:textId="289C6086" w:rsidR="000D453C" w:rsidRPr="000D453C" w:rsidRDefault="000D453C" w:rsidP="000D453C">
      <w:pPr>
        <w:pStyle w:val="EndNoteBibliography"/>
        <w:spacing w:after="0"/>
        <w:ind w:left="720" w:hanging="720"/>
      </w:pPr>
      <w:bookmarkStart w:id="30" w:name="_ENREF_29"/>
      <w:r w:rsidRPr="000D453C">
        <w:t xml:space="preserve">Rogers, JG (2011) Evidence based oral health promotion resources Government of Victoria, Department of Health Melbourne Available at </w:t>
      </w:r>
      <w:hyperlink r:id="rId11" w:history="1">
        <w:r w:rsidRPr="000D453C">
          <w:rPr>
            <w:rStyle w:val="Hyperlink"/>
            <w:rFonts w:cs="Calibri"/>
          </w:rPr>
          <w:t>http://www.health.vic.gov.au/healthpromotion/evidence_res/evidence_index.htm</w:t>
        </w:r>
      </w:hyperlink>
      <w:r w:rsidRPr="000D453C">
        <w:t xml:space="preserve"> </w:t>
      </w:r>
      <w:bookmarkEnd w:id="30"/>
    </w:p>
    <w:p w14:paraId="0B37E8C5" w14:textId="77777777" w:rsidR="000D453C" w:rsidRPr="000D453C" w:rsidRDefault="000D453C" w:rsidP="000D453C">
      <w:pPr>
        <w:pStyle w:val="EndNoteBibliography"/>
        <w:spacing w:after="0"/>
        <w:ind w:left="720" w:hanging="720"/>
      </w:pPr>
      <w:bookmarkStart w:id="31" w:name="_ENREF_30"/>
      <w:r w:rsidRPr="000D453C">
        <w:t>Slade GD, SA, Roberts-Thomson KF (2007) The National Survey of Adult Oral Health 2004-06. Australian Institute of Health &amp; Welfare, Canberra.</w:t>
      </w:r>
      <w:bookmarkEnd w:id="31"/>
    </w:p>
    <w:p w14:paraId="6C5005EC" w14:textId="77777777" w:rsidR="000D453C" w:rsidRPr="000D453C" w:rsidRDefault="000D453C" w:rsidP="000D453C">
      <w:pPr>
        <w:pStyle w:val="EndNoteBibliography"/>
        <w:spacing w:after="0"/>
        <w:ind w:left="720" w:hanging="720"/>
      </w:pPr>
      <w:bookmarkStart w:id="32" w:name="_ENREF_31"/>
      <w:r w:rsidRPr="000D453C">
        <w:t>Slade, GD, Spencer, AJ, Roberts-Thomson, KF (2004) Australia’s dental generations.</w:t>
      </w:r>
      <w:bookmarkEnd w:id="32"/>
    </w:p>
    <w:p w14:paraId="0E64DD9E" w14:textId="77777777" w:rsidR="000D453C" w:rsidRPr="000D453C" w:rsidRDefault="000D453C" w:rsidP="000D453C">
      <w:pPr>
        <w:pStyle w:val="EndNoteBibliography"/>
        <w:spacing w:after="0"/>
        <w:ind w:left="720" w:hanging="720"/>
      </w:pPr>
      <w:bookmarkStart w:id="33" w:name="_ENREF_32"/>
      <w:r w:rsidRPr="000D453C">
        <w:t>Slade, GD, Spencer, AJ, Roberts-Thomson, KF, (Editors)., (2007) Australia’s Dental Generations: the National Survey of Adult Oral Health 2004–06. Australian Institute of Health and Welfare, Canberra.</w:t>
      </w:r>
      <w:bookmarkEnd w:id="33"/>
    </w:p>
    <w:p w14:paraId="3BBF3D06" w14:textId="77777777" w:rsidR="000D453C" w:rsidRPr="000D453C" w:rsidRDefault="000D453C" w:rsidP="000D453C">
      <w:pPr>
        <w:pStyle w:val="EndNoteBibliography"/>
        <w:spacing w:after="0"/>
        <w:ind w:left="720" w:hanging="720"/>
      </w:pPr>
      <w:bookmarkStart w:id="34" w:name="_ENREF_33"/>
      <w:r w:rsidRPr="000D453C">
        <w:t>Smith, K, Kruger, E, Dyson, K, Tennant, M (2007) Oral health in rural and remote Western Australian indigenous communities: a two-year retrospective analysis of 999 people.</w:t>
      </w:r>
      <w:r w:rsidRPr="000D453C">
        <w:rPr>
          <w:i/>
        </w:rPr>
        <w:t xml:space="preserve"> International Dental Journal</w:t>
      </w:r>
      <w:r w:rsidRPr="000D453C">
        <w:t xml:space="preserve"> </w:t>
      </w:r>
      <w:r w:rsidRPr="000D453C">
        <w:rPr>
          <w:b/>
        </w:rPr>
        <w:t>57</w:t>
      </w:r>
      <w:r w:rsidRPr="000D453C">
        <w:t>, 93-99.</w:t>
      </w:r>
      <w:bookmarkEnd w:id="34"/>
    </w:p>
    <w:p w14:paraId="5F26F402" w14:textId="77777777" w:rsidR="000D453C" w:rsidRPr="000D453C" w:rsidRDefault="000D453C" w:rsidP="000D453C">
      <w:pPr>
        <w:pStyle w:val="EndNoteBibliography"/>
        <w:spacing w:after="0"/>
        <w:ind w:left="720" w:hanging="720"/>
      </w:pPr>
      <w:bookmarkStart w:id="35" w:name="_ENREF_34"/>
      <w:r w:rsidRPr="000D453C">
        <w:t>Tsai, C, Blinkhorn, A, Irving, M (2017) Oral Health Programmes in Indigenous Communities Worldwide-Lessons learned from the field: A qualitative systematic review.</w:t>
      </w:r>
      <w:r w:rsidRPr="000D453C">
        <w:rPr>
          <w:i/>
        </w:rPr>
        <w:t xml:space="preserve"> Community Dent Oral Epidemiol</w:t>
      </w:r>
      <w:r w:rsidRPr="000D453C">
        <w:t xml:space="preserve"> </w:t>
      </w:r>
      <w:r w:rsidRPr="000D453C">
        <w:rPr>
          <w:b/>
        </w:rPr>
        <w:t>45</w:t>
      </w:r>
      <w:r w:rsidRPr="000D453C">
        <w:t>, 389-397.</w:t>
      </w:r>
      <w:bookmarkEnd w:id="35"/>
    </w:p>
    <w:p w14:paraId="6AE45931" w14:textId="77777777" w:rsidR="000D453C" w:rsidRPr="000D453C" w:rsidRDefault="000D453C" w:rsidP="000D453C">
      <w:pPr>
        <w:pStyle w:val="EndNoteBibliography"/>
        <w:spacing w:after="0"/>
        <w:ind w:left="720" w:hanging="720"/>
      </w:pPr>
      <w:bookmarkStart w:id="36" w:name="_ENREF_35"/>
      <w:r w:rsidRPr="000D453C">
        <w:t>UK Department of Health (1994) An oral health strategy for England. London.</w:t>
      </w:r>
      <w:bookmarkEnd w:id="36"/>
    </w:p>
    <w:p w14:paraId="4FF8147F" w14:textId="4179A2C4" w:rsidR="000D453C" w:rsidRPr="000D453C" w:rsidRDefault="000D453C" w:rsidP="000D453C">
      <w:pPr>
        <w:pStyle w:val="EndNoteBibliography"/>
        <w:spacing w:after="0"/>
        <w:ind w:left="720" w:hanging="720"/>
      </w:pPr>
      <w:bookmarkStart w:id="37" w:name="_ENREF_36"/>
      <w:r w:rsidRPr="000D453C">
        <w:t xml:space="preserve">Victorian State Government (2014) 'Access to Victoria’s public dental care services.' Available at </w:t>
      </w:r>
      <w:hyperlink r:id="rId12" w:history="1">
        <w:r w:rsidRPr="000D453C">
          <w:rPr>
            <w:rStyle w:val="Hyperlink"/>
            <w:rFonts w:cs="Calibri"/>
          </w:rPr>
          <w:t>https://www2.health.vic.gov.au/primary-and-community-health/dental-health/access-public-dental-services</w:t>
        </w:r>
      </w:hyperlink>
      <w:r w:rsidRPr="000D453C">
        <w:t xml:space="preserve"> [Accessed 1/10/2015].</w:t>
      </w:r>
      <w:bookmarkEnd w:id="37"/>
    </w:p>
    <w:p w14:paraId="0C824776" w14:textId="77777777" w:rsidR="000D453C" w:rsidRPr="000D453C" w:rsidRDefault="000D453C" w:rsidP="000D453C">
      <w:pPr>
        <w:pStyle w:val="EndNoteBibliography"/>
        <w:ind w:left="720" w:hanging="720"/>
      </w:pPr>
      <w:bookmarkStart w:id="38" w:name="_ENREF_37"/>
      <w:r w:rsidRPr="000D453C">
        <w:t>World Health Organization (2012) Oral health surveys – basic methods. Geneva.</w:t>
      </w:r>
      <w:bookmarkEnd w:id="38"/>
    </w:p>
    <w:p w14:paraId="08696397" w14:textId="013809E4" w:rsidR="008D0CED" w:rsidRDefault="00CF63FD" w:rsidP="00481C71">
      <w:pPr>
        <w:spacing w:after="0" w:line="480" w:lineRule="auto"/>
      </w:pPr>
      <w:r w:rsidRPr="00AE3EC6">
        <w:fldChar w:fldCharType="end"/>
      </w:r>
    </w:p>
    <w:p w14:paraId="5DE02F4A" w14:textId="77777777" w:rsidR="008D0CED" w:rsidRDefault="008D0CED">
      <w:pPr>
        <w:spacing w:after="0" w:line="240" w:lineRule="auto"/>
      </w:pPr>
      <w:r>
        <w:br w:type="page"/>
      </w:r>
    </w:p>
    <w:p w14:paraId="1055F835" w14:textId="77777777" w:rsidR="008D0CED" w:rsidRDefault="008D0CED" w:rsidP="00481C71">
      <w:pPr>
        <w:spacing w:after="0" w:line="480" w:lineRule="auto"/>
        <w:sectPr w:rsidR="008D0CED" w:rsidSect="0041257C">
          <w:footerReference w:type="default" r:id="rId13"/>
          <w:pgSz w:w="11906" w:h="16838"/>
          <w:pgMar w:top="1247" w:right="1247" w:bottom="1247" w:left="1247" w:header="708" w:footer="708" w:gutter="0"/>
          <w:cols w:space="708"/>
          <w:docGrid w:linePitch="360"/>
        </w:sectPr>
      </w:pPr>
    </w:p>
    <w:p w14:paraId="7E4391A9" w14:textId="68138330" w:rsidR="00CF63FD" w:rsidRDefault="008D0CED" w:rsidP="00481C71">
      <w:pPr>
        <w:spacing w:after="0" w:line="480" w:lineRule="auto"/>
      </w:pPr>
      <w:r w:rsidRPr="008D0CED">
        <w:rPr>
          <w:noProof/>
          <w:lang w:eastAsia="en-GB"/>
        </w:rPr>
        <w:drawing>
          <wp:anchor distT="0" distB="0" distL="114300" distR="114300" simplePos="0" relativeHeight="251658240" behindDoc="0" locked="0" layoutInCell="1" allowOverlap="1" wp14:anchorId="690260F5" wp14:editId="6CD77221">
            <wp:simplePos x="0" y="0"/>
            <wp:positionH relativeFrom="column">
              <wp:posOffset>560705</wp:posOffset>
            </wp:positionH>
            <wp:positionV relativeFrom="paragraph">
              <wp:posOffset>8255</wp:posOffset>
            </wp:positionV>
            <wp:extent cx="7248525" cy="5124450"/>
            <wp:effectExtent l="0" t="0" r="9525" b="0"/>
            <wp:wrapSquare wrapText="bothSides"/>
            <wp:docPr id="1" name="Picture 1" descr="\\HSCIFS6\usershomedir$\jmmk502\Manuscripts\Vic AOH paper\AJPH submission - June 2018\Vic AOH paper Figure 1 metr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SCIFS6\usershomedir$\jmmk502\Manuscripts\Vic AOH paper\AJPH submission - June 2018\Vic AOH paper Figure 1 metro.b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248525" cy="5124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AD63E4" w14:textId="0AA5FF86" w:rsidR="008D0CED" w:rsidRDefault="008D0CED" w:rsidP="00481C71">
      <w:pPr>
        <w:spacing w:after="0" w:line="480" w:lineRule="auto"/>
      </w:pPr>
    </w:p>
    <w:p w14:paraId="1D487D24" w14:textId="24587F5A" w:rsidR="008D0CED" w:rsidRDefault="008D0CED" w:rsidP="00481C71">
      <w:pPr>
        <w:spacing w:after="0" w:line="480" w:lineRule="auto"/>
      </w:pPr>
    </w:p>
    <w:p w14:paraId="721A5D82" w14:textId="74D7A2C5" w:rsidR="008D0CED" w:rsidRDefault="008D0CED" w:rsidP="00481C71">
      <w:pPr>
        <w:spacing w:after="0" w:line="480" w:lineRule="auto"/>
      </w:pPr>
    </w:p>
    <w:p w14:paraId="0F8C561B" w14:textId="04C530CC" w:rsidR="008D0CED" w:rsidRDefault="008D0CED" w:rsidP="00481C71">
      <w:pPr>
        <w:spacing w:after="0" w:line="480" w:lineRule="auto"/>
      </w:pPr>
    </w:p>
    <w:p w14:paraId="1BEDC53F" w14:textId="184589A4" w:rsidR="008D0CED" w:rsidRDefault="008D0CED" w:rsidP="00481C71">
      <w:pPr>
        <w:spacing w:after="0" w:line="480" w:lineRule="auto"/>
      </w:pPr>
    </w:p>
    <w:p w14:paraId="3EBE2382" w14:textId="4FA3D7A3" w:rsidR="008D0CED" w:rsidRDefault="008D0CED" w:rsidP="00481C71">
      <w:pPr>
        <w:spacing w:after="0" w:line="480" w:lineRule="auto"/>
      </w:pPr>
    </w:p>
    <w:p w14:paraId="5B946C05" w14:textId="29F45DD6" w:rsidR="008D0CED" w:rsidRDefault="008D0CED" w:rsidP="00481C71">
      <w:pPr>
        <w:spacing w:after="0" w:line="480" w:lineRule="auto"/>
      </w:pPr>
    </w:p>
    <w:p w14:paraId="1EC0B076" w14:textId="5E9AD1DB" w:rsidR="008D0CED" w:rsidRDefault="008D0CED" w:rsidP="00481C71">
      <w:pPr>
        <w:spacing w:after="0" w:line="480" w:lineRule="auto"/>
      </w:pPr>
    </w:p>
    <w:p w14:paraId="7471AF3F" w14:textId="345C703A" w:rsidR="008D0CED" w:rsidRDefault="008D0CED" w:rsidP="00481C71">
      <w:pPr>
        <w:spacing w:after="0" w:line="480" w:lineRule="auto"/>
      </w:pPr>
    </w:p>
    <w:p w14:paraId="594A3537" w14:textId="507E8FCC" w:rsidR="008D0CED" w:rsidRDefault="008D0CED" w:rsidP="00481C71">
      <w:pPr>
        <w:spacing w:after="0" w:line="480" w:lineRule="auto"/>
      </w:pPr>
    </w:p>
    <w:p w14:paraId="225F5EA7" w14:textId="525140A5" w:rsidR="008D0CED" w:rsidRDefault="008D0CED" w:rsidP="00481C71">
      <w:pPr>
        <w:spacing w:after="0" w:line="480" w:lineRule="auto"/>
      </w:pPr>
    </w:p>
    <w:p w14:paraId="1229EC0F" w14:textId="23C3B15D" w:rsidR="008D0CED" w:rsidRDefault="008D0CED" w:rsidP="00481C71">
      <w:pPr>
        <w:spacing w:after="0" w:line="480" w:lineRule="auto"/>
      </w:pPr>
    </w:p>
    <w:p w14:paraId="2577F62F" w14:textId="52D1A07A" w:rsidR="008D0CED" w:rsidRDefault="008D0CED" w:rsidP="00481C71">
      <w:pPr>
        <w:spacing w:after="0" w:line="480" w:lineRule="auto"/>
      </w:pPr>
    </w:p>
    <w:p w14:paraId="4F065B09" w14:textId="2FFBCE01" w:rsidR="008D0CED" w:rsidRDefault="008D0CED" w:rsidP="00481C71">
      <w:pPr>
        <w:spacing w:after="0" w:line="480" w:lineRule="auto"/>
      </w:pPr>
    </w:p>
    <w:p w14:paraId="6A1AB72E" w14:textId="677CC5E9" w:rsidR="008D0CED" w:rsidRDefault="008D0CED" w:rsidP="00481C71">
      <w:pPr>
        <w:spacing w:after="0" w:line="480" w:lineRule="auto"/>
      </w:pPr>
    </w:p>
    <w:p w14:paraId="38C16991" w14:textId="58165CDE" w:rsidR="008D0CED" w:rsidRDefault="008D0CED" w:rsidP="008D0CED">
      <w:pPr>
        <w:spacing w:after="0" w:line="480" w:lineRule="auto"/>
      </w:pPr>
      <w:r>
        <w:t xml:space="preserve">Figure 1: </w:t>
      </w:r>
      <w:r w:rsidRPr="008D0CED">
        <w:t>Percentage Aboriginal people by agency catchment (metropolitan Victoria)</w:t>
      </w:r>
    </w:p>
    <w:p w14:paraId="6CF58936" w14:textId="77777777" w:rsidR="008D0CED" w:rsidRDefault="008D0CED">
      <w:pPr>
        <w:spacing w:after="0" w:line="240" w:lineRule="auto"/>
      </w:pPr>
      <w:r>
        <w:br w:type="page"/>
      </w:r>
    </w:p>
    <w:p w14:paraId="78D38596" w14:textId="48B83FCD" w:rsidR="008D0CED" w:rsidRDefault="008D0CED" w:rsidP="008D0CED">
      <w:pPr>
        <w:spacing w:after="0" w:line="480" w:lineRule="auto"/>
      </w:pPr>
      <w:r w:rsidRPr="008D0CED">
        <w:rPr>
          <w:noProof/>
          <w:lang w:eastAsia="en-GB"/>
        </w:rPr>
        <w:drawing>
          <wp:anchor distT="0" distB="0" distL="114300" distR="114300" simplePos="0" relativeHeight="251659264" behindDoc="0" locked="0" layoutInCell="1" allowOverlap="1" wp14:anchorId="5CC60623" wp14:editId="0EC91530">
            <wp:simplePos x="0" y="0"/>
            <wp:positionH relativeFrom="column">
              <wp:posOffset>179705</wp:posOffset>
            </wp:positionH>
            <wp:positionV relativeFrom="paragraph">
              <wp:posOffset>0</wp:posOffset>
            </wp:positionV>
            <wp:extent cx="7248525" cy="5124450"/>
            <wp:effectExtent l="0" t="0" r="9525" b="0"/>
            <wp:wrapSquare wrapText="bothSides"/>
            <wp:docPr id="2" name="Picture 2" descr="\\HSCIFS6\usershomedir$\jmmk502\Manuscripts\Vic AOH paper\AJPH submission - June 2018\Vic AOH paper Figure 2 rura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SCIFS6\usershomedir$\jmmk502\Manuscripts\Vic AOH paper\AJPH submission - June 2018\Vic AOH paper Figure 2 rural.b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248525" cy="5124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0FAB09" w14:textId="2946837F" w:rsidR="008D0CED" w:rsidRDefault="008D0CED" w:rsidP="008D0CED">
      <w:pPr>
        <w:spacing w:after="0" w:line="480" w:lineRule="auto"/>
      </w:pPr>
    </w:p>
    <w:p w14:paraId="31710695" w14:textId="06874BE7" w:rsidR="008D0CED" w:rsidRDefault="008D0CED" w:rsidP="008D0CED">
      <w:pPr>
        <w:spacing w:after="0" w:line="480" w:lineRule="auto"/>
      </w:pPr>
    </w:p>
    <w:p w14:paraId="0F77A048" w14:textId="634AC590" w:rsidR="008D0CED" w:rsidRDefault="008D0CED" w:rsidP="008D0CED">
      <w:pPr>
        <w:spacing w:after="0" w:line="480" w:lineRule="auto"/>
      </w:pPr>
    </w:p>
    <w:p w14:paraId="4689FDE1" w14:textId="6C045C90" w:rsidR="008D0CED" w:rsidRDefault="008D0CED" w:rsidP="008D0CED">
      <w:pPr>
        <w:spacing w:after="0" w:line="480" w:lineRule="auto"/>
      </w:pPr>
    </w:p>
    <w:p w14:paraId="7E5FEBAE" w14:textId="7E6E2EAB" w:rsidR="008D0CED" w:rsidRDefault="008D0CED" w:rsidP="008D0CED">
      <w:pPr>
        <w:spacing w:after="0" w:line="480" w:lineRule="auto"/>
      </w:pPr>
    </w:p>
    <w:p w14:paraId="640158B8" w14:textId="493A3CE8" w:rsidR="008D0CED" w:rsidRDefault="008D0CED" w:rsidP="008D0CED">
      <w:pPr>
        <w:spacing w:after="0" w:line="480" w:lineRule="auto"/>
      </w:pPr>
    </w:p>
    <w:p w14:paraId="5A3F7D13" w14:textId="07E1587F" w:rsidR="008D0CED" w:rsidRDefault="008D0CED" w:rsidP="008D0CED">
      <w:pPr>
        <w:spacing w:after="0" w:line="480" w:lineRule="auto"/>
      </w:pPr>
    </w:p>
    <w:p w14:paraId="6B0CC4D8" w14:textId="70FDB899" w:rsidR="008D0CED" w:rsidRDefault="008D0CED" w:rsidP="008D0CED">
      <w:pPr>
        <w:spacing w:after="0" w:line="480" w:lineRule="auto"/>
      </w:pPr>
    </w:p>
    <w:p w14:paraId="509FA7D0" w14:textId="0D2AFCD0" w:rsidR="008D0CED" w:rsidRDefault="008D0CED" w:rsidP="008D0CED">
      <w:pPr>
        <w:spacing w:after="0" w:line="480" w:lineRule="auto"/>
      </w:pPr>
    </w:p>
    <w:p w14:paraId="45315DA0" w14:textId="6A1021FD" w:rsidR="008D0CED" w:rsidRDefault="008D0CED" w:rsidP="008D0CED">
      <w:pPr>
        <w:spacing w:after="0" w:line="480" w:lineRule="auto"/>
      </w:pPr>
    </w:p>
    <w:p w14:paraId="07F4D7E8" w14:textId="45B74699" w:rsidR="008D0CED" w:rsidRDefault="008D0CED" w:rsidP="008D0CED">
      <w:pPr>
        <w:spacing w:after="0" w:line="480" w:lineRule="auto"/>
      </w:pPr>
    </w:p>
    <w:p w14:paraId="231C3439" w14:textId="2F087E63" w:rsidR="008D0CED" w:rsidRDefault="008D0CED" w:rsidP="008D0CED">
      <w:pPr>
        <w:spacing w:after="0" w:line="480" w:lineRule="auto"/>
      </w:pPr>
    </w:p>
    <w:p w14:paraId="73E570C8" w14:textId="33696A5D" w:rsidR="008D0CED" w:rsidRDefault="008D0CED" w:rsidP="008D0CED">
      <w:pPr>
        <w:spacing w:after="0" w:line="480" w:lineRule="auto"/>
      </w:pPr>
    </w:p>
    <w:p w14:paraId="6E2246AD" w14:textId="0E0C2C9C" w:rsidR="008D0CED" w:rsidRDefault="008D0CED" w:rsidP="008D0CED">
      <w:pPr>
        <w:spacing w:after="0" w:line="480" w:lineRule="auto"/>
      </w:pPr>
    </w:p>
    <w:p w14:paraId="04181566" w14:textId="2CE1D9BF" w:rsidR="008D0CED" w:rsidRDefault="008D0CED" w:rsidP="008D0CED">
      <w:pPr>
        <w:spacing w:after="0" w:line="480" w:lineRule="auto"/>
      </w:pPr>
    </w:p>
    <w:p w14:paraId="6F6B429C" w14:textId="726BC190" w:rsidR="008D0CED" w:rsidRDefault="008D0CED" w:rsidP="008D0CED">
      <w:pPr>
        <w:spacing w:after="0" w:line="480" w:lineRule="auto"/>
      </w:pPr>
      <w:r>
        <w:t>Figure 2: Percentage Aboriginal people by agency catchment (rural Victoria)</w:t>
      </w:r>
    </w:p>
    <w:p w14:paraId="2AEDB08B" w14:textId="77777777" w:rsidR="008D0CED" w:rsidRDefault="008D0CED">
      <w:pPr>
        <w:spacing w:after="0" w:line="240" w:lineRule="auto"/>
      </w:pPr>
      <w:r>
        <w:br w:type="page"/>
      </w:r>
    </w:p>
    <w:p w14:paraId="4DEDDAC2" w14:textId="3F0B300A" w:rsidR="008D0CED" w:rsidRDefault="008D0CED" w:rsidP="008D0CED">
      <w:pPr>
        <w:spacing w:after="0" w:line="480" w:lineRule="auto"/>
      </w:pPr>
      <w:r>
        <w:rPr>
          <w:noProof/>
          <w:lang w:eastAsia="en-GB"/>
        </w:rPr>
        <w:drawing>
          <wp:inline distT="0" distB="0" distL="0" distR="0" wp14:anchorId="2B3EBFE2" wp14:editId="558E1040">
            <wp:extent cx="8863330" cy="4550410"/>
            <wp:effectExtent l="0" t="0" r="13970" b="254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DF4FA34" w14:textId="3D511946" w:rsidR="008D0CED" w:rsidRDefault="008D0CED" w:rsidP="008D0CED">
      <w:pPr>
        <w:spacing w:after="0" w:line="480" w:lineRule="auto"/>
      </w:pPr>
    </w:p>
    <w:p w14:paraId="3413B0A0" w14:textId="6B2CC699" w:rsidR="008D0CED" w:rsidRDefault="008D0CED" w:rsidP="008D0CED">
      <w:pPr>
        <w:spacing w:after="0" w:line="360" w:lineRule="auto"/>
      </w:pPr>
      <w:r>
        <w:t>Figure 3: Percentage with a history of dental caries (% dmft+DMFT &gt;0) for Aboriginal and non-Aboriginal individuals attending public dental services July 2012-June 2014 (state-wide) by age group. Numbers above bars represent the numbers in each age group</w:t>
      </w:r>
    </w:p>
    <w:p w14:paraId="3B9CDE02" w14:textId="77777777" w:rsidR="008D0CED" w:rsidRDefault="008D0CED">
      <w:pPr>
        <w:spacing w:after="0" w:line="240" w:lineRule="auto"/>
        <w:sectPr w:rsidR="008D0CED" w:rsidSect="008D0CED">
          <w:pgSz w:w="16838" w:h="11906" w:orient="landscape"/>
          <w:pgMar w:top="1247" w:right="1247" w:bottom="1247" w:left="1247" w:header="708" w:footer="708" w:gutter="0"/>
          <w:cols w:space="708"/>
          <w:docGrid w:linePitch="360"/>
        </w:sectPr>
      </w:pPr>
    </w:p>
    <w:p w14:paraId="3196399B" w14:textId="1599D0D6" w:rsidR="008D0CED" w:rsidRDefault="008D0CED" w:rsidP="008D0CED">
      <w:pPr>
        <w:spacing w:after="0" w:line="240" w:lineRule="auto"/>
      </w:pPr>
      <w:r>
        <w:rPr>
          <w:noProof/>
          <w:lang w:eastAsia="en-GB"/>
        </w:rPr>
        <w:drawing>
          <wp:inline distT="0" distB="0" distL="0" distR="0" wp14:anchorId="4655EE60" wp14:editId="69A6A36D">
            <wp:extent cx="5731510" cy="326278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3262785"/>
                    </a:xfrm>
                    <a:prstGeom prst="rect">
                      <a:avLst/>
                    </a:prstGeom>
                    <a:noFill/>
                  </pic:spPr>
                </pic:pic>
              </a:graphicData>
            </a:graphic>
          </wp:inline>
        </w:drawing>
      </w:r>
    </w:p>
    <w:p w14:paraId="71B2DDC2" w14:textId="77777777" w:rsidR="008D0CED" w:rsidRDefault="008D0CED" w:rsidP="008D0CED">
      <w:pPr>
        <w:spacing w:after="0" w:line="240" w:lineRule="auto"/>
      </w:pPr>
    </w:p>
    <w:p w14:paraId="48ED5657" w14:textId="7EA30149" w:rsidR="008D0CED" w:rsidRDefault="008D0CED" w:rsidP="008D0CED">
      <w:pPr>
        <w:spacing w:after="0" w:line="360" w:lineRule="auto"/>
      </w:pPr>
      <w:r w:rsidRPr="008D0CED">
        <w:t>Figure 4: Average number of decayed, missing and filled primary teeth (dmft) for children aged 5-6 years attending public dental services by location in Victoria. Numbers at base of each bar represent the numbers in each group.</w:t>
      </w:r>
    </w:p>
    <w:p w14:paraId="4E75470D" w14:textId="77777777" w:rsidR="008D0CED" w:rsidRDefault="008D0CED">
      <w:pPr>
        <w:spacing w:after="0" w:line="240" w:lineRule="auto"/>
      </w:pPr>
      <w:r>
        <w:br w:type="page"/>
      </w:r>
    </w:p>
    <w:p w14:paraId="231BDABB" w14:textId="77777777" w:rsidR="008D0CED" w:rsidRDefault="008D0CED" w:rsidP="008D0CED">
      <w:pPr>
        <w:spacing w:after="0" w:line="240" w:lineRule="auto"/>
      </w:pPr>
    </w:p>
    <w:p w14:paraId="706EB0F5" w14:textId="7F8A475F" w:rsidR="008D0CED" w:rsidRDefault="008D0CED" w:rsidP="008D0CED">
      <w:pPr>
        <w:spacing w:after="0" w:line="240" w:lineRule="auto"/>
      </w:pPr>
    </w:p>
    <w:p w14:paraId="76E0F188" w14:textId="4277D185" w:rsidR="008D0CED" w:rsidRDefault="008D0CED" w:rsidP="008D0CED">
      <w:pPr>
        <w:spacing w:after="0" w:line="240" w:lineRule="auto"/>
      </w:pPr>
      <w:r>
        <w:rPr>
          <w:noProof/>
          <w:lang w:eastAsia="en-GB"/>
        </w:rPr>
        <w:drawing>
          <wp:inline distT="0" distB="0" distL="0" distR="0" wp14:anchorId="05DEC3AF" wp14:editId="4E05B344">
            <wp:extent cx="5182235" cy="32251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82235" cy="3225165"/>
                    </a:xfrm>
                    <a:prstGeom prst="rect">
                      <a:avLst/>
                    </a:prstGeom>
                    <a:noFill/>
                  </pic:spPr>
                </pic:pic>
              </a:graphicData>
            </a:graphic>
          </wp:inline>
        </w:drawing>
      </w:r>
    </w:p>
    <w:p w14:paraId="09ADC02C" w14:textId="5EA5B9E1" w:rsidR="008D0CED" w:rsidRDefault="008D0CED" w:rsidP="008D0CED">
      <w:pPr>
        <w:spacing w:after="0" w:line="240" w:lineRule="auto"/>
      </w:pPr>
    </w:p>
    <w:p w14:paraId="2AF11301" w14:textId="343F2D34" w:rsidR="008D0CED" w:rsidRPr="008D0CED" w:rsidRDefault="008D0CED" w:rsidP="008D0CED">
      <w:pPr>
        <w:spacing w:after="0" w:line="360" w:lineRule="auto"/>
        <w:rPr>
          <w:rFonts w:cs="Times New Roman"/>
        </w:rPr>
      </w:pPr>
      <w:r w:rsidRPr="008D0CED">
        <w:rPr>
          <w:rFonts w:cs="Times New Roman"/>
        </w:rPr>
        <w:t>Figure 5: Average number of decayed, missing and filled permanent teeth (DMFT) for children aged 12 years attending public dental services by location in Victoria. Numbers at the base of each bar represent the numbers in each group.</w:t>
      </w:r>
    </w:p>
    <w:p w14:paraId="16D8C83B" w14:textId="52A789C8" w:rsidR="008D0CED" w:rsidRPr="008D0CED" w:rsidRDefault="008D0CED" w:rsidP="008D0CED">
      <w:pPr>
        <w:spacing w:after="0" w:line="240" w:lineRule="auto"/>
      </w:pPr>
    </w:p>
    <w:sectPr w:rsidR="008D0CED" w:rsidRPr="008D0CED" w:rsidSect="008D0CED">
      <w:pgSz w:w="11906" w:h="16838"/>
      <w:pgMar w:top="1247" w:right="1247" w:bottom="1247" w:left="124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13B84A" w14:textId="77777777" w:rsidR="00082E6E" w:rsidRDefault="00082E6E" w:rsidP="00943CB5">
      <w:pPr>
        <w:spacing w:after="0" w:line="240" w:lineRule="auto"/>
      </w:pPr>
      <w:r>
        <w:separator/>
      </w:r>
    </w:p>
  </w:endnote>
  <w:endnote w:type="continuationSeparator" w:id="0">
    <w:p w14:paraId="6EEA9A90" w14:textId="77777777" w:rsidR="00082E6E" w:rsidRDefault="00082E6E" w:rsidP="00943C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5C9569" w14:textId="5A8E93BD" w:rsidR="00082E6E" w:rsidRDefault="00082E6E">
    <w:pPr>
      <w:pStyle w:val="Footer"/>
      <w:jc w:val="right"/>
    </w:pPr>
    <w:r>
      <w:fldChar w:fldCharType="begin"/>
    </w:r>
    <w:r>
      <w:instrText xml:space="preserve"> PAGE   \* MERGEFORMAT </w:instrText>
    </w:r>
    <w:r>
      <w:fldChar w:fldCharType="separate"/>
    </w:r>
    <w:r w:rsidR="000C7C23">
      <w:rPr>
        <w:noProof/>
      </w:rPr>
      <w:t>1</w:t>
    </w:r>
    <w:r>
      <w:rPr>
        <w:noProof/>
      </w:rPr>
      <w:fldChar w:fldCharType="end"/>
    </w:r>
  </w:p>
  <w:p w14:paraId="45DCA5FA" w14:textId="77777777" w:rsidR="00082E6E" w:rsidRDefault="00082E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28962D" w14:textId="77777777" w:rsidR="00082E6E" w:rsidRDefault="00082E6E" w:rsidP="00943CB5">
      <w:pPr>
        <w:spacing w:after="0" w:line="240" w:lineRule="auto"/>
      </w:pPr>
      <w:r>
        <w:separator/>
      </w:r>
    </w:p>
  </w:footnote>
  <w:footnote w:type="continuationSeparator" w:id="0">
    <w:p w14:paraId="2ABBD7EF" w14:textId="77777777" w:rsidR="00082E6E" w:rsidRDefault="00082E6E" w:rsidP="00943C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5F1EEC"/>
    <w:multiLevelType w:val="hybridMultilevel"/>
    <w:tmpl w:val="05B8A2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33167E"/>
    <w:multiLevelType w:val="hybridMultilevel"/>
    <w:tmpl w:val="1766E7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2F4FCF"/>
    <w:multiLevelType w:val="hybridMultilevel"/>
    <w:tmpl w:val="FE5252F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B4F3881"/>
    <w:multiLevelType w:val="hybridMultilevel"/>
    <w:tmpl w:val="BDE6B6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BB360BC"/>
    <w:multiLevelType w:val="hybridMultilevel"/>
    <w:tmpl w:val="F790F2B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3482AF5"/>
    <w:multiLevelType w:val="hybridMultilevel"/>
    <w:tmpl w:val="774E4B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59437F2"/>
    <w:multiLevelType w:val="hybridMultilevel"/>
    <w:tmpl w:val="23FCFA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80835B7"/>
    <w:multiLevelType w:val="hybridMultilevel"/>
    <w:tmpl w:val="634836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773553A"/>
    <w:multiLevelType w:val="hybridMultilevel"/>
    <w:tmpl w:val="B5E250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6"/>
  </w:num>
  <w:num w:numId="4">
    <w:abstractNumId w:val="2"/>
  </w:num>
  <w:num w:numId="5">
    <w:abstractNumId w:val="4"/>
  </w:num>
  <w:num w:numId="6">
    <w:abstractNumId w:val="1"/>
  </w:num>
  <w:num w:numId="7">
    <w:abstractNumId w:val="7"/>
  </w:num>
  <w:num w:numId="8">
    <w:abstractNumId w:val="0"/>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st J Primary Health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wv020rend9r0oe0z24v9sflfw9wada0rxzv&quot;&gt;CRUK&lt;record-ids&gt;&lt;item&gt;1743&lt;/item&gt;&lt;/record-ids&gt;&lt;/item&gt;&lt;/Libraries&gt;"/>
  </w:docVars>
  <w:rsids>
    <w:rsidRoot w:val="00446125"/>
    <w:rsid w:val="00003573"/>
    <w:rsid w:val="00004B3C"/>
    <w:rsid w:val="00011587"/>
    <w:rsid w:val="00012153"/>
    <w:rsid w:val="000216D5"/>
    <w:rsid w:val="00022649"/>
    <w:rsid w:val="00035B65"/>
    <w:rsid w:val="00050E95"/>
    <w:rsid w:val="000570E3"/>
    <w:rsid w:val="00057154"/>
    <w:rsid w:val="00080D7A"/>
    <w:rsid w:val="00082E6E"/>
    <w:rsid w:val="00082F20"/>
    <w:rsid w:val="00085281"/>
    <w:rsid w:val="00087778"/>
    <w:rsid w:val="000903BD"/>
    <w:rsid w:val="000A748A"/>
    <w:rsid w:val="000B073C"/>
    <w:rsid w:val="000B4D7A"/>
    <w:rsid w:val="000B57AB"/>
    <w:rsid w:val="000C7C23"/>
    <w:rsid w:val="000D453C"/>
    <w:rsid w:val="000D754D"/>
    <w:rsid w:val="000E2A47"/>
    <w:rsid w:val="000E3616"/>
    <w:rsid w:val="0010065E"/>
    <w:rsid w:val="00112166"/>
    <w:rsid w:val="00112B81"/>
    <w:rsid w:val="001135D0"/>
    <w:rsid w:val="00120A06"/>
    <w:rsid w:val="00126A1F"/>
    <w:rsid w:val="00134CCB"/>
    <w:rsid w:val="001410C0"/>
    <w:rsid w:val="00155948"/>
    <w:rsid w:val="001608F8"/>
    <w:rsid w:val="001616CB"/>
    <w:rsid w:val="0016332E"/>
    <w:rsid w:val="00186389"/>
    <w:rsid w:val="001A58DF"/>
    <w:rsid w:val="001C126A"/>
    <w:rsid w:val="001C4A7E"/>
    <w:rsid w:val="001C6D7D"/>
    <w:rsid w:val="001C7D02"/>
    <w:rsid w:val="001C7EC4"/>
    <w:rsid w:val="001D2F26"/>
    <w:rsid w:val="001D5299"/>
    <w:rsid w:val="001E5A02"/>
    <w:rsid w:val="001E6E17"/>
    <w:rsid w:val="00203BC1"/>
    <w:rsid w:val="00210B36"/>
    <w:rsid w:val="00211788"/>
    <w:rsid w:val="00211E76"/>
    <w:rsid w:val="00216731"/>
    <w:rsid w:val="00223E34"/>
    <w:rsid w:val="00240463"/>
    <w:rsid w:val="00245828"/>
    <w:rsid w:val="002469C6"/>
    <w:rsid w:val="00253395"/>
    <w:rsid w:val="00255687"/>
    <w:rsid w:val="00262E56"/>
    <w:rsid w:val="00272D48"/>
    <w:rsid w:val="00274DB4"/>
    <w:rsid w:val="00275AB0"/>
    <w:rsid w:val="00280715"/>
    <w:rsid w:val="002856BA"/>
    <w:rsid w:val="00285FA4"/>
    <w:rsid w:val="00290895"/>
    <w:rsid w:val="00290AE6"/>
    <w:rsid w:val="002A1F41"/>
    <w:rsid w:val="002A619A"/>
    <w:rsid w:val="002B5702"/>
    <w:rsid w:val="002C503B"/>
    <w:rsid w:val="002D6F95"/>
    <w:rsid w:val="002D719F"/>
    <w:rsid w:val="002E614B"/>
    <w:rsid w:val="002F6E3A"/>
    <w:rsid w:val="003023E3"/>
    <w:rsid w:val="00304359"/>
    <w:rsid w:val="003055F2"/>
    <w:rsid w:val="00305E99"/>
    <w:rsid w:val="0030782E"/>
    <w:rsid w:val="003132FB"/>
    <w:rsid w:val="00314D69"/>
    <w:rsid w:val="00321257"/>
    <w:rsid w:val="0032685D"/>
    <w:rsid w:val="00335C49"/>
    <w:rsid w:val="00344413"/>
    <w:rsid w:val="00344C5A"/>
    <w:rsid w:val="003450DB"/>
    <w:rsid w:val="00361DF8"/>
    <w:rsid w:val="00362268"/>
    <w:rsid w:val="00364F02"/>
    <w:rsid w:val="003666A3"/>
    <w:rsid w:val="00371AE1"/>
    <w:rsid w:val="003A643D"/>
    <w:rsid w:val="003B6FAF"/>
    <w:rsid w:val="003B7C40"/>
    <w:rsid w:val="003C258A"/>
    <w:rsid w:val="003D4935"/>
    <w:rsid w:val="003F024A"/>
    <w:rsid w:val="003F51A5"/>
    <w:rsid w:val="0040576C"/>
    <w:rsid w:val="00405D16"/>
    <w:rsid w:val="00410B09"/>
    <w:rsid w:val="00411C7B"/>
    <w:rsid w:val="0041257C"/>
    <w:rsid w:val="00430887"/>
    <w:rsid w:val="00433171"/>
    <w:rsid w:val="00436F31"/>
    <w:rsid w:val="00446125"/>
    <w:rsid w:val="00447FBF"/>
    <w:rsid w:val="004737EF"/>
    <w:rsid w:val="00476288"/>
    <w:rsid w:val="00481C71"/>
    <w:rsid w:val="004946A4"/>
    <w:rsid w:val="004A0DD4"/>
    <w:rsid w:val="004A177F"/>
    <w:rsid w:val="004A50D9"/>
    <w:rsid w:val="004A54C1"/>
    <w:rsid w:val="004D2835"/>
    <w:rsid w:val="004E3354"/>
    <w:rsid w:val="004E36BC"/>
    <w:rsid w:val="004E379C"/>
    <w:rsid w:val="004E77CB"/>
    <w:rsid w:val="004F3CC7"/>
    <w:rsid w:val="004F4BDB"/>
    <w:rsid w:val="004F628F"/>
    <w:rsid w:val="00501BC9"/>
    <w:rsid w:val="005028D6"/>
    <w:rsid w:val="00507D33"/>
    <w:rsid w:val="00521416"/>
    <w:rsid w:val="00523813"/>
    <w:rsid w:val="005338C2"/>
    <w:rsid w:val="005363B5"/>
    <w:rsid w:val="00547D9E"/>
    <w:rsid w:val="00556FAB"/>
    <w:rsid w:val="00563035"/>
    <w:rsid w:val="00563285"/>
    <w:rsid w:val="005815E1"/>
    <w:rsid w:val="00583634"/>
    <w:rsid w:val="00597DB2"/>
    <w:rsid w:val="005A2371"/>
    <w:rsid w:val="005A554D"/>
    <w:rsid w:val="005C6224"/>
    <w:rsid w:val="005D04C4"/>
    <w:rsid w:val="005D4578"/>
    <w:rsid w:val="005F0B79"/>
    <w:rsid w:val="00640BE5"/>
    <w:rsid w:val="00672394"/>
    <w:rsid w:val="00673BFA"/>
    <w:rsid w:val="00674BDB"/>
    <w:rsid w:val="006756DF"/>
    <w:rsid w:val="00687801"/>
    <w:rsid w:val="0069062B"/>
    <w:rsid w:val="00692A71"/>
    <w:rsid w:val="00692D1F"/>
    <w:rsid w:val="00694B99"/>
    <w:rsid w:val="00697314"/>
    <w:rsid w:val="006B0608"/>
    <w:rsid w:val="006B1080"/>
    <w:rsid w:val="006B3911"/>
    <w:rsid w:val="006C46FD"/>
    <w:rsid w:val="006D28DE"/>
    <w:rsid w:val="006D5A47"/>
    <w:rsid w:val="006D6B04"/>
    <w:rsid w:val="006E03FE"/>
    <w:rsid w:val="006E4626"/>
    <w:rsid w:val="006E7D28"/>
    <w:rsid w:val="006F4B12"/>
    <w:rsid w:val="006F5D8E"/>
    <w:rsid w:val="00716268"/>
    <w:rsid w:val="0074250A"/>
    <w:rsid w:val="00743565"/>
    <w:rsid w:val="007442CB"/>
    <w:rsid w:val="00744575"/>
    <w:rsid w:val="0074546D"/>
    <w:rsid w:val="00746B8F"/>
    <w:rsid w:val="007518BC"/>
    <w:rsid w:val="00755E63"/>
    <w:rsid w:val="00760A7A"/>
    <w:rsid w:val="00761D6F"/>
    <w:rsid w:val="007623C8"/>
    <w:rsid w:val="00770DE1"/>
    <w:rsid w:val="00776AF5"/>
    <w:rsid w:val="00784B45"/>
    <w:rsid w:val="00796D3F"/>
    <w:rsid w:val="007A6E90"/>
    <w:rsid w:val="007A7870"/>
    <w:rsid w:val="007B03E0"/>
    <w:rsid w:val="007C1579"/>
    <w:rsid w:val="007C21B6"/>
    <w:rsid w:val="007C4417"/>
    <w:rsid w:val="007D0872"/>
    <w:rsid w:val="007D0E2D"/>
    <w:rsid w:val="007D10D5"/>
    <w:rsid w:val="007E38C0"/>
    <w:rsid w:val="007E49A2"/>
    <w:rsid w:val="007E4E35"/>
    <w:rsid w:val="007E504D"/>
    <w:rsid w:val="007F1953"/>
    <w:rsid w:val="007F28F4"/>
    <w:rsid w:val="008014F4"/>
    <w:rsid w:val="00812834"/>
    <w:rsid w:val="00813889"/>
    <w:rsid w:val="008150D7"/>
    <w:rsid w:val="00817A37"/>
    <w:rsid w:val="00834C1C"/>
    <w:rsid w:val="00850F56"/>
    <w:rsid w:val="00851BF5"/>
    <w:rsid w:val="00854D02"/>
    <w:rsid w:val="0085638F"/>
    <w:rsid w:val="008578A7"/>
    <w:rsid w:val="00862FE4"/>
    <w:rsid w:val="0087159D"/>
    <w:rsid w:val="00877A5E"/>
    <w:rsid w:val="00885647"/>
    <w:rsid w:val="0088745C"/>
    <w:rsid w:val="00894B45"/>
    <w:rsid w:val="00895634"/>
    <w:rsid w:val="00895CEA"/>
    <w:rsid w:val="008A0F13"/>
    <w:rsid w:val="008A3903"/>
    <w:rsid w:val="008B14A4"/>
    <w:rsid w:val="008B2A98"/>
    <w:rsid w:val="008B68FF"/>
    <w:rsid w:val="008C2DF0"/>
    <w:rsid w:val="008C64EA"/>
    <w:rsid w:val="008C6E0A"/>
    <w:rsid w:val="008D0CED"/>
    <w:rsid w:val="008D4948"/>
    <w:rsid w:val="008D5807"/>
    <w:rsid w:val="008D6023"/>
    <w:rsid w:val="008D6757"/>
    <w:rsid w:val="008E2C1E"/>
    <w:rsid w:val="008E3084"/>
    <w:rsid w:val="008E5506"/>
    <w:rsid w:val="008E7E66"/>
    <w:rsid w:val="008F14B4"/>
    <w:rsid w:val="008F1DC8"/>
    <w:rsid w:val="008F3503"/>
    <w:rsid w:val="008F41CB"/>
    <w:rsid w:val="008F67B1"/>
    <w:rsid w:val="00903369"/>
    <w:rsid w:val="00907624"/>
    <w:rsid w:val="009262E7"/>
    <w:rsid w:val="00934A20"/>
    <w:rsid w:val="009368EE"/>
    <w:rsid w:val="00940881"/>
    <w:rsid w:val="00943CB5"/>
    <w:rsid w:val="009449C5"/>
    <w:rsid w:val="00945D0D"/>
    <w:rsid w:val="00946B92"/>
    <w:rsid w:val="00952D8E"/>
    <w:rsid w:val="00954697"/>
    <w:rsid w:val="0096128B"/>
    <w:rsid w:val="0096377B"/>
    <w:rsid w:val="00966609"/>
    <w:rsid w:val="00970243"/>
    <w:rsid w:val="00972DB5"/>
    <w:rsid w:val="009772CC"/>
    <w:rsid w:val="00983BC3"/>
    <w:rsid w:val="009A19CB"/>
    <w:rsid w:val="009C2FE8"/>
    <w:rsid w:val="009C3974"/>
    <w:rsid w:val="009C74FE"/>
    <w:rsid w:val="009C7767"/>
    <w:rsid w:val="009C7C8A"/>
    <w:rsid w:val="009D078F"/>
    <w:rsid w:val="009E2B8B"/>
    <w:rsid w:val="009E50A2"/>
    <w:rsid w:val="009E7C35"/>
    <w:rsid w:val="009F1C48"/>
    <w:rsid w:val="00A01771"/>
    <w:rsid w:val="00A32781"/>
    <w:rsid w:val="00A46216"/>
    <w:rsid w:val="00A50C5C"/>
    <w:rsid w:val="00A513A4"/>
    <w:rsid w:val="00A666AD"/>
    <w:rsid w:val="00A80588"/>
    <w:rsid w:val="00A81852"/>
    <w:rsid w:val="00A82684"/>
    <w:rsid w:val="00A829B2"/>
    <w:rsid w:val="00A83DDC"/>
    <w:rsid w:val="00A85AB0"/>
    <w:rsid w:val="00A87A5A"/>
    <w:rsid w:val="00A92157"/>
    <w:rsid w:val="00A92415"/>
    <w:rsid w:val="00A950DB"/>
    <w:rsid w:val="00AA350D"/>
    <w:rsid w:val="00AA6B5C"/>
    <w:rsid w:val="00AB2159"/>
    <w:rsid w:val="00AC1BB1"/>
    <w:rsid w:val="00AE1CE4"/>
    <w:rsid w:val="00AE3EC6"/>
    <w:rsid w:val="00AE7A65"/>
    <w:rsid w:val="00AF05EE"/>
    <w:rsid w:val="00AF7CE3"/>
    <w:rsid w:val="00B0088F"/>
    <w:rsid w:val="00B04CDC"/>
    <w:rsid w:val="00B07504"/>
    <w:rsid w:val="00B07626"/>
    <w:rsid w:val="00B12B11"/>
    <w:rsid w:val="00B16D07"/>
    <w:rsid w:val="00B20A3F"/>
    <w:rsid w:val="00B20C0E"/>
    <w:rsid w:val="00B325BF"/>
    <w:rsid w:val="00B37158"/>
    <w:rsid w:val="00B62A2A"/>
    <w:rsid w:val="00B66D11"/>
    <w:rsid w:val="00BA2AE0"/>
    <w:rsid w:val="00BA3219"/>
    <w:rsid w:val="00BA4FF5"/>
    <w:rsid w:val="00BB434E"/>
    <w:rsid w:val="00BB70B9"/>
    <w:rsid w:val="00BC08C0"/>
    <w:rsid w:val="00BC30FC"/>
    <w:rsid w:val="00BD0DBC"/>
    <w:rsid w:val="00BD46F1"/>
    <w:rsid w:val="00BD619B"/>
    <w:rsid w:val="00BE23D4"/>
    <w:rsid w:val="00BE68B5"/>
    <w:rsid w:val="00BF3DE0"/>
    <w:rsid w:val="00BF75CB"/>
    <w:rsid w:val="00C03F61"/>
    <w:rsid w:val="00C13D05"/>
    <w:rsid w:val="00C16C4F"/>
    <w:rsid w:val="00C16D0A"/>
    <w:rsid w:val="00C224BB"/>
    <w:rsid w:val="00C27348"/>
    <w:rsid w:val="00C341E9"/>
    <w:rsid w:val="00C3725C"/>
    <w:rsid w:val="00C4260D"/>
    <w:rsid w:val="00C45764"/>
    <w:rsid w:val="00C513FD"/>
    <w:rsid w:val="00C53CAA"/>
    <w:rsid w:val="00C56EDA"/>
    <w:rsid w:val="00C60FD5"/>
    <w:rsid w:val="00C626F4"/>
    <w:rsid w:val="00C65FF8"/>
    <w:rsid w:val="00C70047"/>
    <w:rsid w:val="00C83B1C"/>
    <w:rsid w:val="00C84799"/>
    <w:rsid w:val="00C9029C"/>
    <w:rsid w:val="00C91F05"/>
    <w:rsid w:val="00C92470"/>
    <w:rsid w:val="00C94994"/>
    <w:rsid w:val="00CA2161"/>
    <w:rsid w:val="00CB07C8"/>
    <w:rsid w:val="00CB727E"/>
    <w:rsid w:val="00CD3AA6"/>
    <w:rsid w:val="00CF23FF"/>
    <w:rsid w:val="00CF2D0E"/>
    <w:rsid w:val="00CF63FD"/>
    <w:rsid w:val="00D04F51"/>
    <w:rsid w:val="00D11589"/>
    <w:rsid w:val="00D13A87"/>
    <w:rsid w:val="00D149D9"/>
    <w:rsid w:val="00D25DD0"/>
    <w:rsid w:val="00D30715"/>
    <w:rsid w:val="00D46595"/>
    <w:rsid w:val="00D47CB6"/>
    <w:rsid w:val="00D515C3"/>
    <w:rsid w:val="00D53E7C"/>
    <w:rsid w:val="00D55745"/>
    <w:rsid w:val="00D56E32"/>
    <w:rsid w:val="00D75557"/>
    <w:rsid w:val="00D94ECD"/>
    <w:rsid w:val="00DA1492"/>
    <w:rsid w:val="00DB4584"/>
    <w:rsid w:val="00DB51FC"/>
    <w:rsid w:val="00DB7A64"/>
    <w:rsid w:val="00DD163D"/>
    <w:rsid w:val="00DE7FB5"/>
    <w:rsid w:val="00DF1796"/>
    <w:rsid w:val="00DF5876"/>
    <w:rsid w:val="00DF6EA1"/>
    <w:rsid w:val="00E071B9"/>
    <w:rsid w:val="00E0751D"/>
    <w:rsid w:val="00E15328"/>
    <w:rsid w:val="00E33E18"/>
    <w:rsid w:val="00E5239F"/>
    <w:rsid w:val="00E56BD3"/>
    <w:rsid w:val="00E57952"/>
    <w:rsid w:val="00E67F6B"/>
    <w:rsid w:val="00E702F9"/>
    <w:rsid w:val="00E71EB9"/>
    <w:rsid w:val="00E73059"/>
    <w:rsid w:val="00E743D2"/>
    <w:rsid w:val="00E84B92"/>
    <w:rsid w:val="00E87329"/>
    <w:rsid w:val="00E87D21"/>
    <w:rsid w:val="00E914A1"/>
    <w:rsid w:val="00EA3597"/>
    <w:rsid w:val="00EA3705"/>
    <w:rsid w:val="00EA3AC8"/>
    <w:rsid w:val="00EA6213"/>
    <w:rsid w:val="00EA74DF"/>
    <w:rsid w:val="00EB298C"/>
    <w:rsid w:val="00EB558B"/>
    <w:rsid w:val="00ED1F3E"/>
    <w:rsid w:val="00EF3EEB"/>
    <w:rsid w:val="00EF444A"/>
    <w:rsid w:val="00EF5033"/>
    <w:rsid w:val="00EF59DC"/>
    <w:rsid w:val="00F1529D"/>
    <w:rsid w:val="00F16F59"/>
    <w:rsid w:val="00F2261E"/>
    <w:rsid w:val="00F4553E"/>
    <w:rsid w:val="00F4628F"/>
    <w:rsid w:val="00F53993"/>
    <w:rsid w:val="00F56B12"/>
    <w:rsid w:val="00F6517A"/>
    <w:rsid w:val="00F73057"/>
    <w:rsid w:val="00F80709"/>
    <w:rsid w:val="00F858F8"/>
    <w:rsid w:val="00F92B96"/>
    <w:rsid w:val="00F93843"/>
    <w:rsid w:val="00FA03D9"/>
    <w:rsid w:val="00FA42DC"/>
    <w:rsid w:val="00FA7B84"/>
    <w:rsid w:val="00FB005E"/>
    <w:rsid w:val="00FB3215"/>
    <w:rsid w:val="00FB70DC"/>
    <w:rsid w:val="00FC55B4"/>
    <w:rsid w:val="00FD6DDC"/>
    <w:rsid w:val="00FE2EEC"/>
    <w:rsid w:val="00FE7F7D"/>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martTagType w:namespaceuri="urn:schemas-microsoft-com:office:smarttags" w:name="address"/>
  <w:smartTagType w:namespaceuri="urn:schemas-microsoft-com:office:smarttags" w:name="City"/>
  <w:smartTagType w:namespaceuri="urn:schemas-microsoft-com:office:smarttags" w:name="Street"/>
  <w:shapeDefaults>
    <o:shapedefaults v:ext="edit" spidmax="1026"/>
    <o:shapelayout v:ext="edit">
      <o:idmap v:ext="edit" data="1"/>
    </o:shapelayout>
  </w:shapeDefaults>
  <w:decimalSymbol w:val="."/>
  <w:listSeparator w:val=","/>
  <w14:docId w14:val="1F7AB4CE"/>
  <w15:docId w15:val="{EEF81BBE-2617-4515-9541-CD7D8DFC3A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sz w:val="22"/>
        <w:szCs w:val="22"/>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161"/>
    <w:pPr>
      <w:spacing w:after="200" w:line="276" w:lineRule="auto"/>
    </w:pPr>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C9029C"/>
    <w:pPr>
      <w:ind w:left="720"/>
      <w:contextualSpacing/>
    </w:pPr>
  </w:style>
  <w:style w:type="paragraph" w:styleId="Header">
    <w:name w:val="header"/>
    <w:basedOn w:val="Normal"/>
    <w:link w:val="HeaderChar"/>
    <w:uiPriority w:val="99"/>
    <w:rsid w:val="00943CB5"/>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943CB5"/>
    <w:rPr>
      <w:rFonts w:cs="Times New Roman"/>
    </w:rPr>
  </w:style>
  <w:style w:type="paragraph" w:styleId="Footer">
    <w:name w:val="footer"/>
    <w:basedOn w:val="Normal"/>
    <w:link w:val="FooterChar"/>
    <w:uiPriority w:val="99"/>
    <w:rsid w:val="00943CB5"/>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943CB5"/>
    <w:rPr>
      <w:rFonts w:cs="Times New Roman"/>
    </w:rPr>
  </w:style>
  <w:style w:type="character" w:styleId="Hyperlink">
    <w:name w:val="Hyperlink"/>
    <w:basedOn w:val="DefaultParagraphFont"/>
    <w:uiPriority w:val="99"/>
    <w:rsid w:val="002469C6"/>
    <w:rPr>
      <w:rFonts w:cs="Times New Roman"/>
      <w:color w:val="0000FF"/>
      <w:u w:val="single"/>
    </w:rPr>
  </w:style>
  <w:style w:type="character" w:styleId="CommentReference">
    <w:name w:val="annotation reference"/>
    <w:basedOn w:val="DefaultParagraphFont"/>
    <w:uiPriority w:val="99"/>
    <w:semiHidden/>
    <w:rsid w:val="001A58DF"/>
    <w:rPr>
      <w:rFonts w:cs="Times New Roman"/>
      <w:sz w:val="16"/>
      <w:szCs w:val="16"/>
    </w:rPr>
  </w:style>
  <w:style w:type="paragraph" w:styleId="CommentText">
    <w:name w:val="annotation text"/>
    <w:basedOn w:val="Normal"/>
    <w:link w:val="CommentTextChar"/>
    <w:uiPriority w:val="99"/>
    <w:semiHidden/>
    <w:rsid w:val="001A58DF"/>
    <w:pPr>
      <w:spacing w:line="240" w:lineRule="auto"/>
    </w:pPr>
    <w:rPr>
      <w:sz w:val="20"/>
      <w:szCs w:val="20"/>
    </w:rPr>
  </w:style>
  <w:style w:type="character" w:customStyle="1" w:styleId="CommentTextChar">
    <w:name w:val="Comment Text Char"/>
    <w:basedOn w:val="DefaultParagraphFont"/>
    <w:link w:val="CommentText"/>
    <w:uiPriority w:val="99"/>
    <w:semiHidden/>
    <w:locked/>
    <w:rsid w:val="001A58DF"/>
    <w:rPr>
      <w:rFonts w:cs="Times New Roman"/>
      <w:sz w:val="20"/>
      <w:szCs w:val="20"/>
    </w:rPr>
  </w:style>
  <w:style w:type="paragraph" w:styleId="CommentSubject">
    <w:name w:val="annotation subject"/>
    <w:basedOn w:val="CommentText"/>
    <w:next w:val="CommentText"/>
    <w:link w:val="CommentSubjectChar"/>
    <w:uiPriority w:val="99"/>
    <w:semiHidden/>
    <w:rsid w:val="001A58DF"/>
    <w:rPr>
      <w:b/>
      <w:bCs/>
    </w:rPr>
  </w:style>
  <w:style w:type="character" w:customStyle="1" w:styleId="CommentSubjectChar">
    <w:name w:val="Comment Subject Char"/>
    <w:basedOn w:val="CommentTextChar"/>
    <w:link w:val="CommentSubject"/>
    <w:uiPriority w:val="99"/>
    <w:semiHidden/>
    <w:locked/>
    <w:rsid w:val="001A58DF"/>
    <w:rPr>
      <w:rFonts w:cs="Times New Roman"/>
      <w:b/>
      <w:bCs/>
      <w:sz w:val="20"/>
      <w:szCs w:val="20"/>
    </w:rPr>
  </w:style>
  <w:style w:type="paragraph" w:styleId="BalloonText">
    <w:name w:val="Balloon Text"/>
    <w:basedOn w:val="Normal"/>
    <w:link w:val="BalloonTextChar"/>
    <w:uiPriority w:val="99"/>
    <w:semiHidden/>
    <w:rsid w:val="001A58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A58DF"/>
    <w:rPr>
      <w:rFonts w:ascii="Tahoma" w:hAnsi="Tahoma" w:cs="Tahoma"/>
      <w:sz w:val="16"/>
      <w:szCs w:val="16"/>
    </w:rPr>
  </w:style>
  <w:style w:type="paragraph" w:customStyle="1" w:styleId="EndNoteBibliographyTitle">
    <w:name w:val="EndNote Bibliography Title"/>
    <w:basedOn w:val="Normal"/>
    <w:link w:val="EndNoteBibliographyTitleChar"/>
    <w:uiPriority w:val="99"/>
    <w:rsid w:val="00272D48"/>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uiPriority w:val="99"/>
    <w:locked/>
    <w:rsid w:val="00272D48"/>
    <w:rPr>
      <w:rFonts w:cs="Calibri"/>
      <w:noProof/>
      <w:lang w:val="en-US" w:eastAsia="en-US"/>
    </w:rPr>
  </w:style>
  <w:style w:type="paragraph" w:customStyle="1" w:styleId="EndNoteBibliography">
    <w:name w:val="EndNote Bibliography"/>
    <w:basedOn w:val="Normal"/>
    <w:link w:val="EndNoteBibliographyChar"/>
    <w:uiPriority w:val="99"/>
    <w:rsid w:val="00272D48"/>
    <w:pPr>
      <w:spacing w:line="240" w:lineRule="auto"/>
    </w:pPr>
    <w:rPr>
      <w:rFonts w:cs="Calibri"/>
      <w:noProof/>
      <w:lang w:val="en-US"/>
    </w:rPr>
  </w:style>
  <w:style w:type="character" w:customStyle="1" w:styleId="EndNoteBibliographyChar">
    <w:name w:val="EndNote Bibliography Char"/>
    <w:basedOn w:val="DefaultParagraphFont"/>
    <w:link w:val="EndNoteBibliography"/>
    <w:uiPriority w:val="99"/>
    <w:locked/>
    <w:rsid w:val="00272D48"/>
    <w:rPr>
      <w:rFonts w:cs="Calibri"/>
      <w:noProof/>
      <w:lang w:val="en-US" w:eastAsia="en-US"/>
    </w:rPr>
  </w:style>
  <w:style w:type="character" w:styleId="FollowedHyperlink">
    <w:name w:val="FollowedHyperlink"/>
    <w:basedOn w:val="DefaultParagraphFont"/>
    <w:uiPriority w:val="99"/>
    <w:semiHidden/>
    <w:unhideWhenUsed/>
    <w:rsid w:val="00012153"/>
    <w:rPr>
      <w:color w:val="800080" w:themeColor="followedHyperlink"/>
      <w:u w:val="single"/>
    </w:rPr>
  </w:style>
  <w:style w:type="character" w:styleId="LineNumber">
    <w:name w:val="line number"/>
    <w:basedOn w:val="DefaultParagraphFont"/>
    <w:uiPriority w:val="99"/>
    <w:semiHidden/>
    <w:unhideWhenUsed/>
    <w:rsid w:val="00C56E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file:///\\HSCIFS6\usershomedir$\jmmk502\Manuscripts\Vic%20AOH%20paper\AJPH%20submission%20-%20June%202018\Revisions%20-%20March%20&amp;%20April%202019\www.nds.org.au\asset\view_document\979323603" TargetMode="Externa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http://www.abs.gov.au/ausstats/abs@.nsf/mf/3238.0.55.001" TargetMode="External"/><Relationship Id="rId12" Type="http://schemas.openxmlformats.org/officeDocument/2006/relationships/hyperlink" Target="https://www2.health.vic.gov.au/primary-and-community-health/dental-health/access-public-dental-services" TargetMode="Externa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health.vic.gov.au/healthpromotion/evidence_res/evidence_index.htm" TargetMode="External"/><Relationship Id="rId5" Type="http://schemas.openxmlformats.org/officeDocument/2006/relationships/footnotes" Target="footnotes.xml"/><Relationship Id="rId15" Type="http://schemas.openxmlformats.org/officeDocument/2006/relationships/image" Target="media/image2.png"/><Relationship Id="rId10" Type="http://schemas.openxmlformats.org/officeDocument/2006/relationships/hyperlink" Target="https://www.dhsv.org.au/__data/assets/pdf_file/0009/64629/DHSV_AnnualReport_2015-16-for-web.pdf"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dhsv.org.au/__data/assets/pdf_file/0018/79200/DHSV-AR-2016-2017-complete.pdf" TargetMode="External"/><Relationship Id="rId14"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v>Aboriginal</c:v>
          </c:tx>
          <c:spPr>
            <a:solidFill>
              <a:schemeClr val="accent2"/>
            </a:solidFill>
            <a:ln>
              <a:noFill/>
            </a:ln>
            <a:effectLst/>
          </c:spPr>
          <c:invertIfNegative val="0"/>
          <c:dLbls>
            <c:dLbl>
              <c:idx val="0"/>
              <c:layout/>
              <c:tx>
                <c:rich>
                  <a:bodyPr/>
                  <a:lstStyle/>
                  <a:p>
                    <a:fld id="{51B71D1B-F772-4DBA-B8C0-6B9A436EEABB}" type="CELLRANGE">
                      <a:rPr lang="en-US"/>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layout/>
                  <c15:dlblFieldTable/>
                  <c15:showDataLabelsRange val="1"/>
                </c:ext>
                <c:ext xmlns:c16="http://schemas.microsoft.com/office/drawing/2014/chart" uri="{C3380CC4-5D6E-409C-BE32-E72D297353CC}">
                  <c16:uniqueId val="{00000000-1BBD-4EAB-9816-51D7171A6578}"/>
                </c:ext>
              </c:extLst>
            </c:dLbl>
            <c:dLbl>
              <c:idx val="1"/>
              <c:layout/>
              <c:tx>
                <c:rich>
                  <a:bodyPr/>
                  <a:lstStyle/>
                  <a:p>
                    <a:fld id="{1CE77E9A-82B6-45BE-AB78-A1553B459B73}"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1-1BBD-4EAB-9816-51D7171A6578}"/>
                </c:ext>
              </c:extLst>
            </c:dLbl>
            <c:dLbl>
              <c:idx val="2"/>
              <c:layout/>
              <c:tx>
                <c:rich>
                  <a:bodyPr/>
                  <a:lstStyle/>
                  <a:p>
                    <a:fld id="{D1728088-F86F-44A9-BDC9-592E2EF51E52}"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2-1BBD-4EAB-9816-51D7171A6578}"/>
                </c:ext>
              </c:extLst>
            </c:dLbl>
            <c:dLbl>
              <c:idx val="3"/>
              <c:layout/>
              <c:tx>
                <c:rich>
                  <a:bodyPr/>
                  <a:lstStyle/>
                  <a:p>
                    <a:fld id="{83BAF1B7-31B6-4E5A-92EA-CC39181B06DF}"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3-1BBD-4EAB-9816-51D7171A6578}"/>
                </c:ext>
              </c:extLst>
            </c:dLbl>
            <c:dLbl>
              <c:idx val="4"/>
              <c:layout/>
              <c:tx>
                <c:rich>
                  <a:bodyPr/>
                  <a:lstStyle/>
                  <a:p>
                    <a:fld id="{63AB807F-7C4A-461B-8E70-08F8006465C5}"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4-1BBD-4EAB-9816-51D7171A6578}"/>
                </c:ext>
              </c:extLst>
            </c:dLbl>
            <c:dLbl>
              <c:idx val="5"/>
              <c:layout>
                <c:manualLayout>
                  <c:x val="-2.8657400773749822E-3"/>
                  <c:y val="-2.7909572983533353E-3"/>
                </c:manualLayout>
              </c:layout>
              <c:tx>
                <c:rich>
                  <a:bodyPr/>
                  <a:lstStyle/>
                  <a:p>
                    <a:fld id="{3EB993BA-D29A-4CAB-9976-30806B30ECFE}" type="CELLRANGE">
                      <a:rPr lang="en-US"/>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layout/>
                  <c15:dlblFieldTable/>
                  <c15:showDataLabelsRange val="1"/>
                </c:ext>
                <c:ext xmlns:c16="http://schemas.microsoft.com/office/drawing/2014/chart" uri="{C3380CC4-5D6E-409C-BE32-E72D297353CC}">
                  <c16:uniqueId val="{00000005-1BBD-4EAB-9816-51D7171A6578}"/>
                </c:ext>
              </c:extLst>
            </c:dLbl>
            <c:dLbl>
              <c:idx val="6"/>
              <c:layout/>
              <c:tx>
                <c:rich>
                  <a:bodyPr/>
                  <a:lstStyle/>
                  <a:p>
                    <a:fld id="{28CF1392-D112-4186-ACE2-F8B4140F8BFB}"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6-1BBD-4EAB-9816-51D7171A6578}"/>
                </c:ext>
              </c:extLst>
            </c:dLbl>
            <c:dLbl>
              <c:idx val="7"/>
              <c:layout/>
              <c:tx>
                <c:rich>
                  <a:bodyPr/>
                  <a:lstStyle/>
                  <a:p>
                    <a:fld id="{0D4ED85E-E9E0-4ECB-AE68-18C83604BEDF}"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7-1BBD-4EAB-9816-51D7171A6578}"/>
                </c:ext>
              </c:extLst>
            </c:dLbl>
            <c:dLbl>
              <c:idx val="8"/>
              <c:layout/>
              <c:tx>
                <c:rich>
                  <a:bodyPr/>
                  <a:lstStyle/>
                  <a:p>
                    <a:fld id="{236CB684-C690-4FEA-BAD7-BF03CE851998}"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8-1BBD-4EAB-9816-51D7171A6578}"/>
                </c:ext>
              </c:extLst>
            </c:dLbl>
            <c:dLbl>
              <c:idx val="9"/>
              <c:layout/>
              <c:tx>
                <c:rich>
                  <a:bodyPr/>
                  <a:lstStyle/>
                  <a:p>
                    <a:fld id="{AE0D1FD2-E36F-447A-BB33-192967487103}"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9-1BBD-4EAB-9816-51D7171A6578}"/>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layout/>
                <c15:showDataLabelsRange val="1"/>
                <c15:showLeaderLines val="0"/>
              </c:ext>
            </c:extLst>
          </c:dLbls>
          <c:cat>
            <c:strRef>
              <c:f>Sheet2!$A$29:$A$38</c:f>
              <c:strCache>
                <c:ptCount val="10"/>
                <c:pt idx="0">
                  <c:v>0 - 5 Years</c:v>
                </c:pt>
                <c:pt idx="1">
                  <c:v>6 Years</c:v>
                </c:pt>
                <c:pt idx="2">
                  <c:v>7 - 8 Years</c:v>
                </c:pt>
                <c:pt idx="3">
                  <c:v>9 - 11 Years</c:v>
                </c:pt>
                <c:pt idx="4">
                  <c:v>12 Years</c:v>
                </c:pt>
                <c:pt idx="5">
                  <c:v>13 - 17 Years</c:v>
                </c:pt>
                <c:pt idx="6">
                  <c:v>18 - 24 Years</c:v>
                </c:pt>
                <c:pt idx="7">
                  <c:v>25 - 44 Years</c:v>
                </c:pt>
                <c:pt idx="8">
                  <c:v>45 - 64 Years</c:v>
                </c:pt>
                <c:pt idx="9">
                  <c:v>65+ Years</c:v>
                </c:pt>
              </c:strCache>
            </c:strRef>
          </c:cat>
          <c:val>
            <c:numRef>
              <c:f>Sheet2!$B$29:$B$38</c:f>
              <c:numCache>
                <c:formatCode>0.0</c:formatCode>
                <c:ptCount val="10"/>
                <c:pt idx="0">
                  <c:v>47.28</c:v>
                </c:pt>
                <c:pt idx="1">
                  <c:v>68.739999999999995</c:v>
                </c:pt>
                <c:pt idx="2">
                  <c:v>71.150000000000006</c:v>
                </c:pt>
                <c:pt idx="3">
                  <c:v>76.78</c:v>
                </c:pt>
                <c:pt idx="4">
                  <c:v>61.43</c:v>
                </c:pt>
                <c:pt idx="5">
                  <c:v>72.95</c:v>
                </c:pt>
                <c:pt idx="6">
                  <c:v>87.960000000000008</c:v>
                </c:pt>
                <c:pt idx="7">
                  <c:v>96.24</c:v>
                </c:pt>
                <c:pt idx="8">
                  <c:v>98.28</c:v>
                </c:pt>
                <c:pt idx="9">
                  <c:v>98.96</c:v>
                </c:pt>
              </c:numCache>
            </c:numRef>
          </c:val>
          <c:extLst>
            <c:ext xmlns:c15="http://schemas.microsoft.com/office/drawing/2012/chart" uri="{02D57815-91ED-43cb-92C2-25804820EDAC}">
              <c15:datalabelsRange>
                <c15:f>Sheet2!$B$12:$B$21</c15:f>
                <c15:dlblRangeCache>
                  <c:ptCount val="10"/>
                  <c:pt idx="0">
                    <c:v>715</c:v>
                  </c:pt>
                  <c:pt idx="1">
                    <c:v>288</c:v>
                  </c:pt>
                  <c:pt idx="2">
                    <c:v>478</c:v>
                  </c:pt>
                  <c:pt idx="3">
                    <c:v>577</c:v>
                  </c:pt>
                  <c:pt idx="4">
                    <c:v>166</c:v>
                  </c:pt>
                  <c:pt idx="5">
                    <c:v>614</c:v>
                  </c:pt>
                  <c:pt idx="6">
                    <c:v>348</c:v>
                  </c:pt>
                  <c:pt idx="7">
                    <c:v>725</c:v>
                  </c:pt>
                  <c:pt idx="8">
                    <c:v>352</c:v>
                  </c:pt>
                  <c:pt idx="9">
                    <c:v>95</c:v>
                  </c:pt>
                </c15:dlblRangeCache>
              </c15:datalabelsRange>
            </c:ext>
            <c:ext xmlns:c16="http://schemas.microsoft.com/office/drawing/2014/chart" uri="{C3380CC4-5D6E-409C-BE32-E72D297353CC}">
              <c16:uniqueId val="{0000000A-1BBD-4EAB-9816-51D7171A6578}"/>
            </c:ext>
          </c:extLst>
        </c:ser>
        <c:ser>
          <c:idx val="1"/>
          <c:order val="1"/>
          <c:tx>
            <c:v>Non-Aboriginal</c:v>
          </c:tx>
          <c:spPr>
            <a:solidFill>
              <a:schemeClr val="accent1"/>
            </a:solidFill>
            <a:ln>
              <a:noFill/>
            </a:ln>
            <a:effectLst/>
          </c:spPr>
          <c:invertIfNegative val="0"/>
          <c:dLbls>
            <c:dLbl>
              <c:idx val="0"/>
              <c:layout>
                <c:manualLayout>
                  <c:x val="4.2986101160624735E-3"/>
                  <c:y val="0"/>
                </c:manualLayout>
              </c:layout>
              <c:tx>
                <c:rich>
                  <a:bodyPr/>
                  <a:lstStyle/>
                  <a:p>
                    <a:fld id="{16E0BE9B-365E-4750-AC87-C02BFB0E89D3}" type="CELLRANGE">
                      <a:rPr lang="en-US"/>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layout/>
                  <c15:dlblFieldTable/>
                  <c15:showDataLabelsRange val="1"/>
                </c:ext>
                <c:ext xmlns:c16="http://schemas.microsoft.com/office/drawing/2014/chart" uri="{C3380CC4-5D6E-409C-BE32-E72D297353CC}">
                  <c16:uniqueId val="{0000000B-1BBD-4EAB-9816-51D7171A6578}"/>
                </c:ext>
              </c:extLst>
            </c:dLbl>
            <c:dLbl>
              <c:idx val="1"/>
              <c:layout>
                <c:manualLayout>
                  <c:x val="5.7314801547499903E-3"/>
                  <c:y val="0"/>
                </c:manualLayout>
              </c:layout>
              <c:tx>
                <c:rich>
                  <a:bodyPr/>
                  <a:lstStyle/>
                  <a:p>
                    <a:fld id="{A4A2A50D-686B-4134-B9E2-A1EF44D3A440}" type="CELLRANGE">
                      <a:rPr lang="en-US"/>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layout/>
                  <c15:dlblFieldTable/>
                  <c15:showDataLabelsRange val="1"/>
                </c:ext>
                <c:ext xmlns:c16="http://schemas.microsoft.com/office/drawing/2014/chart" uri="{C3380CC4-5D6E-409C-BE32-E72D297353CC}">
                  <c16:uniqueId val="{0000000C-1BBD-4EAB-9816-51D7171A6578}"/>
                </c:ext>
              </c:extLst>
            </c:dLbl>
            <c:dLbl>
              <c:idx val="2"/>
              <c:layout>
                <c:manualLayout>
                  <c:x val="4.2986101160624735E-3"/>
                  <c:y val="-5.1166959384730088E-17"/>
                </c:manualLayout>
              </c:layout>
              <c:tx>
                <c:rich>
                  <a:bodyPr/>
                  <a:lstStyle/>
                  <a:p>
                    <a:fld id="{B806ADCD-8969-4FF0-BD8E-7BEBA40E29DD}" type="CELLRANGE">
                      <a:rPr lang="en-US"/>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layout/>
                  <c15:dlblFieldTable/>
                  <c15:showDataLabelsRange val="1"/>
                </c:ext>
                <c:ext xmlns:c16="http://schemas.microsoft.com/office/drawing/2014/chart" uri="{C3380CC4-5D6E-409C-BE32-E72D297353CC}">
                  <c16:uniqueId val="{0000000D-1BBD-4EAB-9816-51D7171A6578}"/>
                </c:ext>
              </c:extLst>
            </c:dLbl>
            <c:dLbl>
              <c:idx val="3"/>
              <c:layout>
                <c:manualLayout>
                  <c:x val="7.1643501934374023E-3"/>
                  <c:y val="0"/>
                </c:manualLayout>
              </c:layout>
              <c:tx>
                <c:rich>
                  <a:bodyPr/>
                  <a:lstStyle/>
                  <a:p>
                    <a:fld id="{B805353B-8F59-4C0D-A7CA-8775E87C4317}" type="CELLRANGE">
                      <a:rPr lang="en-US"/>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layout/>
                  <c15:dlblFieldTable/>
                  <c15:showDataLabelsRange val="1"/>
                </c:ext>
                <c:ext xmlns:c16="http://schemas.microsoft.com/office/drawing/2014/chart" uri="{C3380CC4-5D6E-409C-BE32-E72D297353CC}">
                  <c16:uniqueId val="{0000000E-1BBD-4EAB-9816-51D7171A6578}"/>
                </c:ext>
              </c:extLst>
            </c:dLbl>
            <c:dLbl>
              <c:idx val="4"/>
              <c:layout/>
              <c:tx>
                <c:rich>
                  <a:bodyPr/>
                  <a:lstStyle/>
                  <a:p>
                    <a:fld id="{6D9A5B88-3616-4EE4-B364-FF4115E3D2C2}"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F-1BBD-4EAB-9816-51D7171A6578}"/>
                </c:ext>
              </c:extLst>
            </c:dLbl>
            <c:dLbl>
              <c:idx val="5"/>
              <c:layout>
                <c:manualLayout>
                  <c:x val="8.5972202321249469E-3"/>
                  <c:y val="-2.7909572983533353E-3"/>
                </c:manualLayout>
              </c:layout>
              <c:tx>
                <c:rich>
                  <a:bodyPr/>
                  <a:lstStyle/>
                  <a:p>
                    <a:fld id="{984BA4D1-DCF6-496F-9869-D37B78D050AA}" type="CELLRANGE">
                      <a:rPr lang="en-US"/>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layout/>
                  <c15:dlblFieldTable/>
                  <c15:showDataLabelsRange val="1"/>
                </c:ext>
                <c:ext xmlns:c16="http://schemas.microsoft.com/office/drawing/2014/chart" uri="{C3380CC4-5D6E-409C-BE32-E72D297353CC}">
                  <c16:uniqueId val="{00000010-1BBD-4EAB-9816-51D7171A6578}"/>
                </c:ext>
              </c:extLst>
            </c:dLbl>
            <c:dLbl>
              <c:idx val="6"/>
              <c:layout/>
              <c:tx>
                <c:rich>
                  <a:bodyPr/>
                  <a:lstStyle/>
                  <a:p>
                    <a:fld id="{258E2FCA-75ED-4B80-9160-7AA1B31E4C5A}"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11-1BBD-4EAB-9816-51D7171A6578}"/>
                </c:ext>
              </c:extLst>
            </c:dLbl>
            <c:dLbl>
              <c:idx val="7"/>
              <c:layout>
                <c:manualLayout>
                  <c:x val="4.2986101160625784E-3"/>
                  <c:y val="0"/>
                </c:manualLayout>
              </c:layout>
              <c:tx>
                <c:rich>
                  <a:bodyPr/>
                  <a:lstStyle/>
                  <a:p>
                    <a:fld id="{4336D46A-CB64-4FBA-B49C-0E8E2D3AE658}" type="CELLRANGE">
                      <a:rPr lang="en-US"/>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layout/>
                  <c15:dlblFieldTable/>
                  <c15:showDataLabelsRange val="1"/>
                </c:ext>
                <c:ext xmlns:c16="http://schemas.microsoft.com/office/drawing/2014/chart" uri="{C3380CC4-5D6E-409C-BE32-E72D297353CC}">
                  <c16:uniqueId val="{00000012-1BBD-4EAB-9816-51D7171A6578}"/>
                </c:ext>
              </c:extLst>
            </c:dLbl>
            <c:dLbl>
              <c:idx val="8"/>
              <c:layout>
                <c:manualLayout>
                  <c:x val="1.0030090270812333E-2"/>
                  <c:y val="0"/>
                </c:manualLayout>
              </c:layout>
              <c:tx>
                <c:rich>
                  <a:bodyPr/>
                  <a:lstStyle/>
                  <a:p>
                    <a:fld id="{22CFDBFF-C0B8-4E1F-B5E2-89A949E91243}" type="CELLRANGE">
                      <a:rPr lang="en-US"/>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layout/>
                  <c15:dlblFieldTable/>
                  <c15:showDataLabelsRange val="1"/>
                </c:ext>
                <c:ext xmlns:c16="http://schemas.microsoft.com/office/drawing/2014/chart" uri="{C3380CC4-5D6E-409C-BE32-E72D297353CC}">
                  <c16:uniqueId val="{00000013-1BBD-4EAB-9816-51D7171A6578}"/>
                </c:ext>
              </c:extLst>
            </c:dLbl>
            <c:dLbl>
              <c:idx val="9"/>
              <c:layout>
                <c:manualLayout>
                  <c:x val="1.0030090270812437E-2"/>
                  <c:y val="-2.7909572983533418E-3"/>
                </c:manualLayout>
              </c:layout>
              <c:tx>
                <c:rich>
                  <a:bodyPr/>
                  <a:lstStyle/>
                  <a:p>
                    <a:fld id="{FFC542F2-5E6B-46E1-8709-533DC86B80CA}" type="CELLRANGE">
                      <a:rPr lang="en-US"/>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layout/>
                  <c15:dlblFieldTable/>
                  <c15:showDataLabelsRange val="1"/>
                </c:ext>
                <c:ext xmlns:c16="http://schemas.microsoft.com/office/drawing/2014/chart" uri="{C3380CC4-5D6E-409C-BE32-E72D297353CC}">
                  <c16:uniqueId val="{00000014-1BBD-4EAB-9816-51D7171A6578}"/>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layout/>
                <c15:showDataLabelsRange val="1"/>
                <c15:showLeaderLines val="0"/>
              </c:ext>
            </c:extLst>
          </c:dLbls>
          <c:cat>
            <c:strRef>
              <c:f>Sheet2!$A$29:$A$38</c:f>
              <c:strCache>
                <c:ptCount val="10"/>
                <c:pt idx="0">
                  <c:v>0 - 5 Years</c:v>
                </c:pt>
                <c:pt idx="1">
                  <c:v>6 Years</c:v>
                </c:pt>
                <c:pt idx="2">
                  <c:v>7 - 8 Years</c:v>
                </c:pt>
                <c:pt idx="3">
                  <c:v>9 - 11 Years</c:v>
                </c:pt>
                <c:pt idx="4">
                  <c:v>12 Years</c:v>
                </c:pt>
                <c:pt idx="5">
                  <c:v>13 - 17 Years</c:v>
                </c:pt>
                <c:pt idx="6">
                  <c:v>18 - 24 Years</c:v>
                </c:pt>
                <c:pt idx="7">
                  <c:v>25 - 44 Years</c:v>
                </c:pt>
                <c:pt idx="8">
                  <c:v>45 - 64 Years</c:v>
                </c:pt>
                <c:pt idx="9">
                  <c:v>65+ Years</c:v>
                </c:pt>
              </c:strCache>
            </c:strRef>
          </c:cat>
          <c:val>
            <c:numRef>
              <c:f>Sheet2!$C$29:$C$38</c:f>
              <c:numCache>
                <c:formatCode>0.0</c:formatCode>
                <c:ptCount val="10"/>
                <c:pt idx="0">
                  <c:v>34.739999999999995</c:v>
                </c:pt>
                <c:pt idx="1">
                  <c:v>52.59</c:v>
                </c:pt>
                <c:pt idx="2">
                  <c:v>62.61</c:v>
                </c:pt>
                <c:pt idx="3">
                  <c:v>68.92</c:v>
                </c:pt>
                <c:pt idx="4">
                  <c:v>65.81</c:v>
                </c:pt>
                <c:pt idx="5">
                  <c:v>73.86</c:v>
                </c:pt>
                <c:pt idx="6">
                  <c:v>85.06</c:v>
                </c:pt>
                <c:pt idx="7">
                  <c:v>93.58</c:v>
                </c:pt>
                <c:pt idx="8">
                  <c:v>98.83</c:v>
                </c:pt>
                <c:pt idx="9">
                  <c:v>99.66</c:v>
                </c:pt>
              </c:numCache>
            </c:numRef>
          </c:val>
          <c:extLst>
            <c:ext xmlns:c15="http://schemas.microsoft.com/office/drawing/2012/chart" uri="{02D57815-91ED-43cb-92C2-25804820EDAC}">
              <c15:datalabelsRange>
                <c15:f>Sheet2!$J$12:$J$21</c15:f>
                <c15:dlblRangeCache>
                  <c:ptCount val="10"/>
                  <c:pt idx="0">
                    <c:v>35968</c:v>
                  </c:pt>
                  <c:pt idx="1">
                    <c:v>13310</c:v>
                  </c:pt>
                  <c:pt idx="2">
                    <c:v>26616</c:v>
                  </c:pt>
                  <c:pt idx="3">
                    <c:v>35844</c:v>
                  </c:pt>
                  <c:pt idx="4">
                    <c:v>8800</c:v>
                  </c:pt>
                  <c:pt idx="5">
                    <c:v>22866</c:v>
                  </c:pt>
                  <c:pt idx="6">
                    <c:v>5124</c:v>
                  </c:pt>
                  <c:pt idx="7">
                    <c:v>15096</c:v>
                  </c:pt>
                  <c:pt idx="8">
                    <c:v>15363</c:v>
                  </c:pt>
                  <c:pt idx="9">
                    <c:v>20141</c:v>
                  </c:pt>
                </c15:dlblRangeCache>
              </c15:datalabelsRange>
            </c:ext>
            <c:ext xmlns:c16="http://schemas.microsoft.com/office/drawing/2014/chart" uri="{C3380CC4-5D6E-409C-BE32-E72D297353CC}">
              <c16:uniqueId val="{00000015-1BBD-4EAB-9816-51D7171A6578}"/>
            </c:ext>
          </c:extLst>
        </c:ser>
        <c:dLbls>
          <c:showLegendKey val="0"/>
          <c:showVal val="0"/>
          <c:showCatName val="0"/>
          <c:showSerName val="0"/>
          <c:showPercent val="0"/>
          <c:showBubbleSize val="0"/>
        </c:dLbls>
        <c:gapWidth val="219"/>
        <c:overlap val="-27"/>
        <c:axId val="1390977760"/>
        <c:axId val="1390972768"/>
      </c:barChart>
      <c:catAx>
        <c:axId val="13909777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b="1" baseline="0">
                    <a:solidFill>
                      <a:sysClr val="windowText" lastClr="000000"/>
                    </a:solidFill>
                  </a:rPr>
                  <a:t>Age</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accent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1390972768"/>
        <c:crosses val="autoZero"/>
        <c:auto val="1"/>
        <c:lblAlgn val="ctr"/>
        <c:lblOffset val="100"/>
        <c:noMultiLvlLbl val="0"/>
      </c:catAx>
      <c:valAx>
        <c:axId val="1390972768"/>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b="1" baseline="0">
                    <a:solidFill>
                      <a:schemeClr val="tx1"/>
                    </a:solidFill>
                  </a:rPr>
                  <a:t>% with caries</a:t>
                </a:r>
              </a:p>
            </c:rich>
          </c:tx>
          <c:layout>
            <c:manualLayout>
              <c:xMode val="edge"/>
              <c:yMode val="edge"/>
              <c:x val="1.2106203905217003E-2"/>
              <c:y val="0.4157520824366407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ln>
                  <a:noFill/>
                </a:ln>
                <a:solidFill>
                  <a:schemeClr val="tx1"/>
                </a:solidFill>
                <a:latin typeface="+mn-lt"/>
                <a:ea typeface="+mn-ea"/>
                <a:cs typeface="+mn-cs"/>
              </a:defRPr>
            </a:pPr>
            <a:endParaRPr lang="en-US"/>
          </a:p>
        </c:txPr>
        <c:crossAx val="1390977760"/>
        <c:crosses val="autoZero"/>
        <c:crossBetween val="between"/>
        <c:minorUnit val="5"/>
      </c:valAx>
      <c:spPr>
        <a:noFill/>
        <a:ln>
          <a:noFill/>
        </a:ln>
        <a:effectLst/>
      </c:spPr>
    </c:plotArea>
    <c:legend>
      <c:legendPos val="t"/>
      <c:legendEntry>
        <c:idx val="0"/>
        <c:txPr>
          <a:bodyPr rot="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legendEntry>
      <c:legendEntry>
        <c:idx val="1"/>
        <c:txPr>
          <a:bodyPr rot="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legendEntry>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nchor="b" anchorCtr="1"/>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TotalTime>
  <Pages>18</Pages>
  <Words>4605</Words>
  <Characters>46564</Characters>
  <Application>Microsoft Office Word</Application>
  <DocSecurity>0</DocSecurity>
  <Lines>388</Lines>
  <Paragraphs>102</Paragraphs>
  <ScaleCrop>false</ScaleCrop>
  <HeadingPairs>
    <vt:vector size="2" baseType="variant">
      <vt:variant>
        <vt:lpstr>Title</vt:lpstr>
      </vt:variant>
      <vt:variant>
        <vt:i4>1</vt:i4>
      </vt:variant>
    </vt:vector>
  </HeadingPairs>
  <TitlesOfParts>
    <vt:vector size="1" baseType="lpstr">
      <vt:lpstr>Addressing disparities in oral disease in Aboriginal people in Victoria: where to focus preventive programs</vt:lpstr>
    </vt:vector>
  </TitlesOfParts>
  <Company>DHSV</Company>
  <LinksUpToDate>false</LinksUpToDate>
  <CharactersWithSpaces>51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dressing disparities in oral disease in Aboriginal people in Victoria: where to focus preventive programs</dc:title>
  <dc:creator>Martin-Kerry, Jacqueline</dc:creator>
  <cp:lastModifiedBy>Newby, S.H.</cp:lastModifiedBy>
  <cp:revision>2</cp:revision>
  <cp:lastPrinted>2017-06-12T13:59:00Z</cp:lastPrinted>
  <dcterms:created xsi:type="dcterms:W3CDTF">2019-06-14T12:57:00Z</dcterms:created>
  <dcterms:modified xsi:type="dcterms:W3CDTF">2019-06-14T12:57:00Z</dcterms:modified>
</cp:coreProperties>
</file>